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A9380B"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A9380B"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A9380B"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A9380B"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Default="00A9380B" w:rsidP="00D05F07">
      <w:pPr>
        <w:spacing w:after="0" w:line="480" w:lineRule="auto"/>
        <w:ind w:left="3600" w:firstLine="720"/>
        <w:rPr>
          <w:rFonts w:ascii="Times New Roman" w:hAnsi="Times New Roman" w:cs="Times New Roman"/>
          <w:b/>
          <w:sz w:val="24"/>
          <w:szCs w:val="24"/>
        </w:rPr>
      </w:pPr>
      <w:r w:rsidRPr="00D05F07">
        <w:rPr>
          <w:rFonts w:ascii="Times New Roman" w:hAnsi="Times New Roman" w:cs="Times New Roman"/>
          <w:b/>
          <w:sz w:val="24"/>
          <w:szCs w:val="24"/>
        </w:rPr>
        <w:t xml:space="preserve">Analysis </w:t>
      </w:r>
    </w:p>
    <w:p w:rsidR="00BB6B91" w:rsidRDefault="00A9380B" w:rsidP="00BB6B91">
      <w:pPr>
        <w:spacing w:after="0" w:line="480" w:lineRule="auto"/>
        <w:rPr>
          <w:rFonts w:ascii="Times New Roman" w:hAnsi="Times New Roman" w:cs="Times New Roman"/>
          <w:b/>
          <w:sz w:val="24"/>
          <w:szCs w:val="24"/>
        </w:rPr>
      </w:pPr>
      <w:r>
        <w:rPr>
          <w:rFonts w:ascii="Times New Roman" w:hAnsi="Times New Roman" w:cs="Times New Roman"/>
          <w:b/>
          <w:sz w:val="24"/>
          <w:szCs w:val="24"/>
        </w:rPr>
        <w:t>Introduction</w:t>
      </w:r>
    </w:p>
    <w:p w:rsidR="000636D6" w:rsidRDefault="00A9380B" w:rsidP="00D05F07">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967F03">
        <w:rPr>
          <w:rFonts w:ascii="Times New Roman" w:hAnsi="Times New Roman" w:cs="Times New Roman"/>
          <w:sz w:val="24"/>
          <w:szCs w:val="24"/>
        </w:rPr>
        <w:t>Utilitarianism is essentially one of the most influential and prominent moral theories.</w:t>
      </w:r>
      <w:r w:rsidR="00E37F2B">
        <w:rPr>
          <w:rFonts w:ascii="Times New Roman" w:hAnsi="Times New Roman" w:cs="Times New Roman"/>
          <w:sz w:val="24"/>
          <w:szCs w:val="24"/>
        </w:rPr>
        <w:t xml:space="preserve"> The fundamental concept of morality refers to make life better by enhancing the amount of good as happiness in the world and removing the number of bad things as unhappiness. They thoroughly reject the moral systems or codes which comprise</w:t>
      </w:r>
      <w:r w:rsidR="00FF4CB0">
        <w:rPr>
          <w:rFonts w:ascii="Times New Roman" w:hAnsi="Times New Roman" w:cs="Times New Roman"/>
          <w:sz w:val="24"/>
          <w:szCs w:val="24"/>
        </w:rPr>
        <w:t xml:space="preserve"> </w:t>
      </w:r>
      <w:r w:rsidR="007408EE">
        <w:rPr>
          <w:rFonts w:ascii="Times New Roman" w:hAnsi="Times New Roman" w:cs="Times New Roman"/>
          <w:sz w:val="24"/>
          <w:szCs w:val="24"/>
        </w:rPr>
        <w:t>taboos or comma</w:t>
      </w:r>
      <w:r w:rsidR="00C00B78">
        <w:rPr>
          <w:rFonts w:ascii="Times New Roman" w:hAnsi="Times New Roman" w:cs="Times New Roman"/>
          <w:sz w:val="24"/>
          <w:szCs w:val="24"/>
        </w:rPr>
        <w:t>nds that</w:t>
      </w:r>
      <w:bookmarkStart w:id="0" w:name="_GoBack"/>
      <w:bookmarkEnd w:id="0"/>
      <w:r w:rsidR="007408EE">
        <w:rPr>
          <w:rFonts w:ascii="Times New Roman" w:hAnsi="Times New Roman" w:cs="Times New Roman"/>
          <w:sz w:val="24"/>
          <w:szCs w:val="24"/>
        </w:rPr>
        <w:t xml:space="preserve"> adhere to the traditions, customs or the directions given by supernatural beings or</w:t>
      </w:r>
      <w:r w:rsidR="001F4F00">
        <w:rPr>
          <w:rFonts w:ascii="Times New Roman" w:hAnsi="Times New Roman" w:cs="Times New Roman"/>
          <w:sz w:val="24"/>
          <w:szCs w:val="24"/>
        </w:rPr>
        <w:t xml:space="preserve"> leaders.</w:t>
      </w:r>
      <w:r w:rsidR="00FB57E0">
        <w:rPr>
          <w:rFonts w:ascii="Times New Roman" w:hAnsi="Times New Roman" w:cs="Times New Roman"/>
          <w:sz w:val="24"/>
          <w:szCs w:val="24"/>
        </w:rPr>
        <w:t xml:space="preserve"> However, affirming the credibility and rationality in the utilit</w:t>
      </w:r>
      <w:r w:rsidR="000D418D">
        <w:rPr>
          <w:rFonts w:ascii="Times New Roman" w:hAnsi="Times New Roman" w:cs="Times New Roman"/>
          <w:sz w:val="24"/>
          <w:szCs w:val="24"/>
        </w:rPr>
        <w:t>arianism is a challenging task.</w:t>
      </w:r>
      <w:r w:rsidR="00AA57A6">
        <w:rPr>
          <w:rFonts w:ascii="Times New Roman" w:hAnsi="Times New Roman" w:cs="Times New Roman"/>
          <w:sz w:val="24"/>
          <w:szCs w:val="24"/>
        </w:rPr>
        <w:t xml:space="preserve"> </w:t>
      </w:r>
      <w:r w:rsidR="00F62073">
        <w:rPr>
          <w:rFonts w:ascii="Times New Roman" w:hAnsi="Times New Roman" w:cs="Times New Roman"/>
          <w:sz w:val="24"/>
          <w:szCs w:val="24"/>
        </w:rPr>
        <w:t>There exist a wide range of issues</w:t>
      </w:r>
      <w:r w:rsidR="00BA4154">
        <w:rPr>
          <w:rFonts w:ascii="Times New Roman" w:hAnsi="Times New Roman" w:cs="Times New Roman"/>
          <w:sz w:val="24"/>
          <w:szCs w:val="24"/>
        </w:rPr>
        <w:t xml:space="preserve"> </w:t>
      </w:r>
      <w:r w:rsidR="00092C9E">
        <w:rPr>
          <w:rFonts w:ascii="Times New Roman" w:hAnsi="Times New Roman" w:cs="Times New Roman"/>
          <w:sz w:val="24"/>
          <w:szCs w:val="24"/>
        </w:rPr>
        <w:t>a</w:t>
      </w:r>
      <w:r w:rsidR="00A26764">
        <w:rPr>
          <w:rFonts w:ascii="Times New Roman" w:hAnsi="Times New Roman" w:cs="Times New Roman"/>
          <w:sz w:val="24"/>
          <w:szCs w:val="24"/>
        </w:rPr>
        <w:t>nd ambiguities</w:t>
      </w:r>
      <w:r w:rsidR="00092C9E">
        <w:rPr>
          <w:rFonts w:ascii="Times New Roman" w:hAnsi="Times New Roman" w:cs="Times New Roman"/>
          <w:sz w:val="24"/>
          <w:szCs w:val="24"/>
        </w:rPr>
        <w:t xml:space="preserve"> within the utilitarianism approach</w:t>
      </w:r>
      <w:r w:rsidR="00A63135">
        <w:rPr>
          <w:rFonts w:ascii="Times New Roman" w:hAnsi="Times New Roman" w:cs="Times New Roman"/>
          <w:sz w:val="24"/>
          <w:szCs w:val="24"/>
        </w:rPr>
        <w:t>.</w:t>
      </w:r>
      <w:r w:rsidR="000127DA">
        <w:rPr>
          <w:rFonts w:ascii="Times New Roman" w:hAnsi="Times New Roman" w:cs="Times New Roman"/>
          <w:sz w:val="24"/>
          <w:szCs w:val="24"/>
        </w:rPr>
        <w:t xml:space="preserve"> T</w:t>
      </w:r>
      <w:r w:rsidR="00D46FEC">
        <w:rPr>
          <w:rFonts w:ascii="Times New Roman" w:hAnsi="Times New Roman" w:cs="Times New Roman"/>
          <w:sz w:val="24"/>
          <w:szCs w:val="24"/>
        </w:rPr>
        <w:t>h</w:t>
      </w:r>
      <w:r w:rsidR="000127DA">
        <w:rPr>
          <w:rFonts w:ascii="Times New Roman" w:hAnsi="Times New Roman" w:cs="Times New Roman"/>
          <w:sz w:val="24"/>
          <w:szCs w:val="24"/>
        </w:rPr>
        <w:t>e principle of utility assumes an instrume</w:t>
      </w:r>
      <w:r w:rsidR="00CD7B77">
        <w:rPr>
          <w:rFonts w:ascii="Times New Roman" w:hAnsi="Times New Roman" w:cs="Times New Roman"/>
          <w:sz w:val="24"/>
          <w:szCs w:val="24"/>
        </w:rPr>
        <w:t xml:space="preserve">ntal role in the paradigm of </w:t>
      </w:r>
      <w:r w:rsidR="006F45B3">
        <w:rPr>
          <w:rFonts w:ascii="Times New Roman" w:hAnsi="Times New Roman" w:cs="Times New Roman"/>
          <w:sz w:val="24"/>
          <w:szCs w:val="24"/>
        </w:rPr>
        <w:t xml:space="preserve">utilitarianism school of thought which aims at maximizing </w:t>
      </w:r>
      <w:r w:rsidR="00016841">
        <w:rPr>
          <w:rFonts w:ascii="Times New Roman" w:hAnsi="Times New Roman" w:cs="Times New Roman"/>
          <w:sz w:val="24"/>
          <w:szCs w:val="24"/>
        </w:rPr>
        <w:t>happiness</w:t>
      </w:r>
      <w:r w:rsidR="00015D0E">
        <w:rPr>
          <w:rFonts w:ascii="Times New Roman" w:hAnsi="Times New Roman" w:cs="Times New Roman"/>
          <w:sz w:val="24"/>
          <w:szCs w:val="24"/>
        </w:rPr>
        <w:t>. Besides, it is defin</w:t>
      </w:r>
      <w:r w:rsidR="00DC0141">
        <w:rPr>
          <w:rFonts w:ascii="Times New Roman" w:hAnsi="Times New Roman" w:cs="Times New Roman"/>
          <w:sz w:val="24"/>
          <w:szCs w:val="24"/>
        </w:rPr>
        <w:t xml:space="preserve">ed as the </w:t>
      </w:r>
      <w:r w:rsidR="006F7505">
        <w:rPr>
          <w:rFonts w:ascii="Times New Roman" w:hAnsi="Times New Roman" w:cs="Times New Roman"/>
          <w:sz w:val="24"/>
          <w:szCs w:val="24"/>
        </w:rPr>
        <w:t xml:space="preserve">principle which disapproves or approves </w:t>
      </w:r>
      <w:r w:rsidR="004C14A8">
        <w:rPr>
          <w:rFonts w:ascii="Times New Roman" w:hAnsi="Times New Roman" w:cs="Times New Roman"/>
          <w:sz w:val="24"/>
          <w:szCs w:val="24"/>
        </w:rPr>
        <w:t>of each action</w:t>
      </w:r>
      <w:r w:rsidR="00364CEF">
        <w:rPr>
          <w:rFonts w:ascii="Times New Roman" w:hAnsi="Times New Roman" w:cs="Times New Roman"/>
          <w:sz w:val="24"/>
          <w:szCs w:val="24"/>
        </w:rPr>
        <w:t xml:space="preserve"> as per the potential to diminish or supplement the happiness</w:t>
      </w:r>
      <w:r w:rsidR="00FE059D">
        <w:rPr>
          <w:rFonts w:ascii="Times New Roman" w:hAnsi="Times New Roman" w:cs="Times New Roman"/>
          <w:sz w:val="24"/>
          <w:szCs w:val="24"/>
        </w:rPr>
        <w:t xml:space="preserve"> in a particular context.</w:t>
      </w:r>
      <w:r w:rsidR="00F567BE">
        <w:rPr>
          <w:rFonts w:ascii="Times New Roman" w:hAnsi="Times New Roman" w:cs="Times New Roman"/>
          <w:sz w:val="24"/>
          <w:szCs w:val="24"/>
        </w:rPr>
        <w:t xml:space="preserve"> The utility generates the maxim of the net utility.</w:t>
      </w:r>
      <w:r w:rsidR="00642E43">
        <w:rPr>
          <w:rFonts w:ascii="Times New Roman" w:hAnsi="Times New Roman" w:cs="Times New Roman"/>
          <w:sz w:val="24"/>
          <w:szCs w:val="24"/>
        </w:rPr>
        <w:t xml:space="preserve"> It </w:t>
      </w:r>
      <w:r w:rsidR="00FB397D">
        <w:rPr>
          <w:rFonts w:ascii="Times New Roman" w:hAnsi="Times New Roman" w:cs="Times New Roman"/>
          <w:sz w:val="24"/>
          <w:szCs w:val="24"/>
        </w:rPr>
        <w:t xml:space="preserve">assesses the balance of happiness over unhappiness or </w:t>
      </w:r>
      <w:r w:rsidR="004D59E2">
        <w:rPr>
          <w:rFonts w:ascii="Times New Roman" w:hAnsi="Times New Roman" w:cs="Times New Roman"/>
          <w:sz w:val="24"/>
          <w:szCs w:val="24"/>
        </w:rPr>
        <w:t>the balance of good and bad consequences of a result.</w:t>
      </w:r>
      <w:r w:rsidR="007119EC">
        <w:rPr>
          <w:rFonts w:ascii="Times New Roman" w:hAnsi="Times New Roman" w:cs="Times New Roman"/>
          <w:sz w:val="24"/>
          <w:szCs w:val="24"/>
        </w:rPr>
        <w:t xml:space="preserve"> The </w:t>
      </w:r>
      <w:r w:rsidR="00C07992">
        <w:rPr>
          <w:rFonts w:ascii="Times New Roman" w:hAnsi="Times New Roman" w:cs="Times New Roman"/>
          <w:sz w:val="24"/>
          <w:szCs w:val="24"/>
        </w:rPr>
        <w:t>un</w:t>
      </w:r>
      <w:r w:rsidR="007119EC">
        <w:rPr>
          <w:rFonts w:ascii="Times New Roman" w:hAnsi="Times New Roman" w:cs="Times New Roman"/>
          <w:sz w:val="24"/>
          <w:szCs w:val="24"/>
        </w:rPr>
        <w:t>happiness caused by the action is subtracted</w:t>
      </w:r>
      <w:r w:rsidR="003B1995">
        <w:rPr>
          <w:rFonts w:ascii="Times New Roman" w:hAnsi="Times New Roman" w:cs="Times New Roman"/>
          <w:sz w:val="24"/>
          <w:szCs w:val="24"/>
        </w:rPr>
        <w:t xml:space="preserve"> </w:t>
      </w:r>
      <w:r w:rsidR="00AE4584">
        <w:rPr>
          <w:rFonts w:ascii="Times New Roman" w:hAnsi="Times New Roman" w:cs="Times New Roman"/>
          <w:sz w:val="24"/>
          <w:szCs w:val="24"/>
        </w:rPr>
        <w:t xml:space="preserve">from </w:t>
      </w:r>
      <w:r w:rsidR="003B1995">
        <w:rPr>
          <w:rFonts w:ascii="Times New Roman" w:hAnsi="Times New Roman" w:cs="Times New Roman"/>
          <w:sz w:val="24"/>
          <w:szCs w:val="24"/>
        </w:rPr>
        <w:t>happiness.</w:t>
      </w:r>
      <w:r w:rsidR="0046102F">
        <w:rPr>
          <w:rFonts w:ascii="Times New Roman" w:hAnsi="Times New Roman" w:cs="Times New Roman"/>
          <w:sz w:val="24"/>
          <w:szCs w:val="24"/>
        </w:rPr>
        <w:t xml:space="preserve"> </w:t>
      </w:r>
      <w:r w:rsidR="006D10E7">
        <w:rPr>
          <w:rFonts w:ascii="Times New Roman" w:hAnsi="Times New Roman" w:cs="Times New Roman"/>
          <w:sz w:val="24"/>
          <w:szCs w:val="24"/>
        </w:rPr>
        <w:t xml:space="preserve">When an action generates more happiness </w:t>
      </w:r>
      <w:r>
        <w:rPr>
          <w:rFonts w:ascii="Times New Roman" w:hAnsi="Times New Roman" w:cs="Times New Roman"/>
          <w:sz w:val="24"/>
          <w:szCs w:val="24"/>
        </w:rPr>
        <w:t>than unhappiness, it manifests in positive net utility.</w:t>
      </w:r>
    </w:p>
    <w:p w:rsidR="00BB6B91" w:rsidRPr="00A37990" w:rsidRDefault="00A9380B" w:rsidP="00D05F07">
      <w:pPr>
        <w:spacing w:after="0" w:line="480" w:lineRule="auto"/>
        <w:rPr>
          <w:rFonts w:ascii="Times New Roman" w:hAnsi="Times New Roman" w:cs="Times New Roman"/>
          <w:b/>
          <w:sz w:val="24"/>
          <w:szCs w:val="24"/>
        </w:rPr>
      </w:pPr>
      <w:r w:rsidRPr="00A37990">
        <w:rPr>
          <w:rFonts w:ascii="Times New Roman" w:hAnsi="Times New Roman" w:cs="Times New Roman"/>
          <w:b/>
          <w:sz w:val="24"/>
          <w:szCs w:val="24"/>
        </w:rPr>
        <w:t>Discussio</w:t>
      </w:r>
      <w:r w:rsidR="00A37990" w:rsidRPr="00A37990">
        <w:rPr>
          <w:rFonts w:ascii="Times New Roman" w:hAnsi="Times New Roman" w:cs="Times New Roman"/>
          <w:b/>
          <w:sz w:val="24"/>
          <w:szCs w:val="24"/>
        </w:rPr>
        <w:t>n</w:t>
      </w:r>
    </w:p>
    <w:p w:rsidR="00BB6B91" w:rsidRDefault="00A9380B" w:rsidP="00B67C4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reover, it is essential to offer a brief analysis of the measures wh</w:t>
      </w:r>
      <w:r w:rsidR="00F62CD2">
        <w:rPr>
          <w:rFonts w:ascii="Times New Roman" w:hAnsi="Times New Roman" w:cs="Times New Roman"/>
          <w:sz w:val="24"/>
          <w:szCs w:val="24"/>
        </w:rPr>
        <w:t>ich determine</w:t>
      </w:r>
      <w:r w:rsidR="00BB446F">
        <w:rPr>
          <w:rFonts w:ascii="Times New Roman" w:hAnsi="Times New Roman" w:cs="Times New Roman"/>
          <w:sz w:val="24"/>
          <w:szCs w:val="24"/>
        </w:rPr>
        <w:t xml:space="preserve"> the course of acti</w:t>
      </w:r>
      <w:r w:rsidR="00F62CD2">
        <w:rPr>
          <w:rFonts w:ascii="Times New Roman" w:hAnsi="Times New Roman" w:cs="Times New Roman"/>
          <w:sz w:val="24"/>
          <w:szCs w:val="24"/>
        </w:rPr>
        <w:t>on</w:t>
      </w:r>
      <w:r w:rsidR="003504B3">
        <w:rPr>
          <w:rFonts w:ascii="Times New Roman" w:hAnsi="Times New Roman" w:cs="Times New Roman"/>
          <w:sz w:val="24"/>
          <w:szCs w:val="24"/>
        </w:rPr>
        <w:t xml:space="preserve">. For instance, the collective </w:t>
      </w:r>
      <w:r w:rsidR="00E95A55">
        <w:rPr>
          <w:rFonts w:ascii="Times New Roman" w:hAnsi="Times New Roman" w:cs="Times New Roman"/>
          <w:sz w:val="24"/>
          <w:szCs w:val="24"/>
        </w:rPr>
        <w:t xml:space="preserve">unhappiness and happiness </w:t>
      </w:r>
      <w:r w:rsidR="002B32A8">
        <w:rPr>
          <w:rFonts w:ascii="Times New Roman" w:hAnsi="Times New Roman" w:cs="Times New Roman"/>
          <w:sz w:val="24"/>
          <w:szCs w:val="24"/>
        </w:rPr>
        <w:t xml:space="preserve">of each action are </w:t>
      </w:r>
      <w:r w:rsidR="002B32A8">
        <w:rPr>
          <w:rFonts w:ascii="Times New Roman" w:hAnsi="Times New Roman" w:cs="Times New Roman"/>
          <w:sz w:val="24"/>
          <w:szCs w:val="24"/>
        </w:rPr>
        <w:lastRenderedPageBreak/>
        <w:t>scrutinized</w:t>
      </w:r>
      <w:r w:rsidR="00BA2E50">
        <w:rPr>
          <w:rFonts w:ascii="Times New Roman" w:hAnsi="Times New Roman" w:cs="Times New Roman"/>
          <w:sz w:val="24"/>
          <w:szCs w:val="24"/>
        </w:rPr>
        <w:t>.</w:t>
      </w:r>
      <w:r w:rsidR="00C14197">
        <w:rPr>
          <w:rFonts w:ascii="Times New Roman" w:hAnsi="Times New Roman" w:cs="Times New Roman"/>
          <w:sz w:val="24"/>
          <w:szCs w:val="24"/>
        </w:rPr>
        <w:t xml:space="preserve"> </w:t>
      </w:r>
      <w:r w:rsidR="00B64B30">
        <w:rPr>
          <w:rFonts w:ascii="Times New Roman" w:hAnsi="Times New Roman" w:cs="Times New Roman"/>
          <w:sz w:val="24"/>
          <w:szCs w:val="24"/>
        </w:rPr>
        <w:t>The computations of net utility always count everyone’s happiness equally without any discrimination</w:t>
      </w:r>
      <w:r w:rsidR="00583CBD">
        <w:rPr>
          <w:rFonts w:ascii="Times New Roman" w:hAnsi="Times New Roman" w:cs="Times New Roman"/>
          <w:sz w:val="24"/>
          <w:szCs w:val="24"/>
        </w:rPr>
        <w:t>.</w:t>
      </w:r>
      <w:r w:rsidR="00FA049C">
        <w:rPr>
          <w:rFonts w:ascii="Times New Roman" w:hAnsi="Times New Roman" w:cs="Times New Roman"/>
          <w:sz w:val="24"/>
          <w:szCs w:val="24"/>
        </w:rPr>
        <w:t xml:space="preserve"> Unlike egoism, utilitarianism aims at dispensing </w:t>
      </w:r>
      <w:r w:rsidR="00503A77">
        <w:rPr>
          <w:rFonts w:ascii="Times New Roman" w:hAnsi="Times New Roman" w:cs="Times New Roman"/>
          <w:sz w:val="24"/>
          <w:szCs w:val="24"/>
        </w:rPr>
        <w:t>benefits</w:t>
      </w:r>
      <w:r w:rsidR="00FA049C">
        <w:rPr>
          <w:rFonts w:ascii="Times New Roman" w:hAnsi="Times New Roman" w:cs="Times New Roman"/>
          <w:sz w:val="24"/>
          <w:szCs w:val="24"/>
        </w:rPr>
        <w:t xml:space="preserve"> to </w:t>
      </w:r>
      <w:r w:rsidR="00503A77">
        <w:rPr>
          <w:rFonts w:ascii="Times New Roman" w:hAnsi="Times New Roman" w:cs="Times New Roman"/>
          <w:sz w:val="24"/>
          <w:szCs w:val="24"/>
        </w:rPr>
        <w:t>each</w:t>
      </w:r>
      <w:r w:rsidR="005D0FCA">
        <w:rPr>
          <w:rFonts w:ascii="Times New Roman" w:hAnsi="Times New Roman" w:cs="Times New Roman"/>
          <w:sz w:val="24"/>
          <w:szCs w:val="24"/>
        </w:rPr>
        <w:t xml:space="preserve"> </w:t>
      </w:r>
      <w:r w:rsidR="007B1930">
        <w:rPr>
          <w:rFonts w:ascii="Times New Roman" w:hAnsi="Times New Roman" w:cs="Times New Roman"/>
          <w:sz w:val="24"/>
          <w:szCs w:val="24"/>
        </w:rPr>
        <w:t xml:space="preserve">individual regardless </w:t>
      </w:r>
      <w:r w:rsidR="000E71B9">
        <w:rPr>
          <w:rFonts w:ascii="Times New Roman" w:hAnsi="Times New Roman" w:cs="Times New Roman"/>
          <w:sz w:val="24"/>
          <w:szCs w:val="24"/>
        </w:rPr>
        <w:t>of their input or influence.</w:t>
      </w:r>
      <w:r w:rsidR="009C341F">
        <w:rPr>
          <w:rFonts w:ascii="Times New Roman" w:hAnsi="Times New Roman" w:cs="Times New Roman"/>
          <w:sz w:val="24"/>
          <w:szCs w:val="24"/>
        </w:rPr>
        <w:t xml:space="preserve"> It is a reflection of the mindset and perception of the people of the 20</w:t>
      </w:r>
      <w:r w:rsidR="009C341F" w:rsidRPr="00FD39CD">
        <w:rPr>
          <w:rFonts w:ascii="Times New Roman" w:hAnsi="Times New Roman" w:cs="Times New Roman"/>
          <w:sz w:val="24"/>
          <w:szCs w:val="24"/>
          <w:vertAlign w:val="superscript"/>
        </w:rPr>
        <w:t>t</w:t>
      </w:r>
      <w:r w:rsidR="00250255" w:rsidRPr="00FD39CD">
        <w:rPr>
          <w:rFonts w:ascii="Times New Roman" w:hAnsi="Times New Roman" w:cs="Times New Roman"/>
          <w:sz w:val="24"/>
          <w:szCs w:val="24"/>
          <w:vertAlign w:val="superscript"/>
        </w:rPr>
        <w:t>h</w:t>
      </w:r>
      <w:r w:rsidR="00FD39CD">
        <w:rPr>
          <w:rFonts w:ascii="Times New Roman" w:hAnsi="Times New Roman" w:cs="Times New Roman"/>
          <w:sz w:val="24"/>
          <w:szCs w:val="24"/>
        </w:rPr>
        <w:t xml:space="preserve"> century</w:t>
      </w:r>
      <w:r w:rsidR="00FB044C">
        <w:rPr>
          <w:rFonts w:ascii="Times New Roman" w:hAnsi="Times New Roman" w:cs="Times New Roman"/>
          <w:sz w:val="24"/>
          <w:szCs w:val="24"/>
        </w:rPr>
        <w:t>.</w:t>
      </w:r>
      <w:r w:rsidR="001136A0">
        <w:rPr>
          <w:rFonts w:ascii="Times New Roman" w:hAnsi="Times New Roman" w:cs="Times New Roman"/>
          <w:sz w:val="24"/>
          <w:szCs w:val="24"/>
        </w:rPr>
        <w:t xml:space="preserve"> A wide r</w:t>
      </w:r>
      <w:r w:rsidR="006F0EA6">
        <w:rPr>
          <w:rFonts w:ascii="Times New Roman" w:hAnsi="Times New Roman" w:cs="Times New Roman"/>
          <w:sz w:val="24"/>
          <w:szCs w:val="24"/>
        </w:rPr>
        <w:t xml:space="preserve">ange of the public has advanced to adhere </w:t>
      </w:r>
      <w:r w:rsidR="00F73E49">
        <w:rPr>
          <w:rFonts w:ascii="Times New Roman" w:hAnsi="Times New Roman" w:cs="Times New Roman"/>
          <w:sz w:val="24"/>
          <w:szCs w:val="24"/>
        </w:rPr>
        <w:t xml:space="preserve">to the beliefs of utilitarianism </w:t>
      </w:r>
      <w:r w:rsidR="00B42E80">
        <w:rPr>
          <w:rFonts w:ascii="Times New Roman" w:hAnsi="Times New Roman" w:cs="Times New Roman"/>
          <w:sz w:val="24"/>
          <w:szCs w:val="24"/>
        </w:rPr>
        <w:t>to</w:t>
      </w:r>
      <w:r w:rsidR="001241A6">
        <w:rPr>
          <w:rFonts w:ascii="Times New Roman" w:hAnsi="Times New Roman" w:cs="Times New Roman"/>
          <w:sz w:val="24"/>
          <w:szCs w:val="24"/>
        </w:rPr>
        <w:t xml:space="preserve"> enhance social </w:t>
      </w:r>
      <w:r w:rsidR="005B5D09">
        <w:rPr>
          <w:rFonts w:ascii="Times New Roman" w:hAnsi="Times New Roman" w:cs="Times New Roman"/>
          <w:sz w:val="24"/>
          <w:szCs w:val="24"/>
        </w:rPr>
        <w:t>justice,</w:t>
      </w:r>
      <w:r w:rsidR="005500C3">
        <w:rPr>
          <w:rFonts w:ascii="Times New Roman" w:hAnsi="Times New Roman" w:cs="Times New Roman"/>
          <w:sz w:val="24"/>
          <w:szCs w:val="24"/>
        </w:rPr>
        <w:t xml:space="preserve"> establish quality</w:t>
      </w:r>
      <w:r w:rsidR="003B652D">
        <w:rPr>
          <w:rFonts w:ascii="Times New Roman" w:hAnsi="Times New Roman" w:cs="Times New Roman"/>
          <w:sz w:val="24"/>
          <w:szCs w:val="24"/>
        </w:rPr>
        <w:t>, promote the essential welfare or create the happiness for a plethora of people</w:t>
      </w:r>
      <w:r w:rsidR="004F14AE">
        <w:rPr>
          <w:rFonts w:ascii="Times New Roman" w:hAnsi="Times New Roman" w:cs="Times New Roman"/>
          <w:sz w:val="24"/>
          <w:szCs w:val="24"/>
        </w:rPr>
        <w:fldChar w:fldCharType="begin"/>
      </w:r>
      <w:r w:rsidR="004F14AE">
        <w:rPr>
          <w:rFonts w:ascii="Times New Roman" w:hAnsi="Times New Roman" w:cs="Times New Roman"/>
          <w:sz w:val="24"/>
          <w:szCs w:val="24"/>
        </w:rPr>
        <w:instrText xml:space="preserve"> ADDIN ZOTERO_ITEM CSL_CITATION {"citationID":"b9JH8It0","properties":{"formattedCitation":"({\\i{}Utilitarianism, Act and Rule | Internet Encyclopedia of Philosophy})","plainCitation":"(Utilitarianism, Act and Rule | Internet Encyclopedia of Philosophy)","noteIndex":0},"citationItems":[{"id":283,"uris":["http://zotero.org/users/local/yvjivw9i/items/A2S4DW23"],"uri":["http://zotero.org/users/local/yvjivw9i/items/A2S4DW23"],"itemData":{"id":283,"type":"webpage","title":"Utilitarianism, Act and Rule | Internet Encyclopedia of Philosophy","URL":"https://www.iep.utm.edu/util-a-r/","accessed":{"date-parts":[["2019",5,7]]}}}],"schema":"https://github.com/citation-style-language/schema/raw/master/csl-citation.json"} </w:instrText>
      </w:r>
      <w:r w:rsidR="004F14AE">
        <w:rPr>
          <w:rFonts w:ascii="Times New Roman" w:hAnsi="Times New Roman" w:cs="Times New Roman"/>
          <w:sz w:val="24"/>
          <w:szCs w:val="24"/>
        </w:rPr>
        <w:fldChar w:fldCharType="separate"/>
      </w:r>
      <w:r w:rsidR="004F14AE" w:rsidRPr="004F14AE">
        <w:rPr>
          <w:rFonts w:ascii="Times New Roman" w:hAnsi="Times New Roman" w:cs="Times New Roman"/>
          <w:sz w:val="24"/>
          <w:szCs w:val="24"/>
        </w:rPr>
        <w:t>(</w:t>
      </w:r>
      <w:r w:rsidR="004F14AE" w:rsidRPr="004F14AE">
        <w:rPr>
          <w:rFonts w:ascii="Times New Roman" w:hAnsi="Times New Roman" w:cs="Times New Roman"/>
          <w:i/>
          <w:iCs/>
          <w:sz w:val="24"/>
          <w:szCs w:val="24"/>
        </w:rPr>
        <w:t>Utilitarianism, Act and Rule | Internet Encyclopedia of Philosophy</w:t>
      </w:r>
      <w:r w:rsidR="004F14AE" w:rsidRPr="004F14AE">
        <w:rPr>
          <w:rFonts w:ascii="Times New Roman" w:hAnsi="Times New Roman" w:cs="Times New Roman"/>
          <w:sz w:val="24"/>
          <w:szCs w:val="24"/>
        </w:rPr>
        <w:t>)</w:t>
      </w:r>
      <w:r w:rsidR="004F14AE">
        <w:rPr>
          <w:rFonts w:ascii="Times New Roman" w:hAnsi="Times New Roman" w:cs="Times New Roman"/>
          <w:sz w:val="24"/>
          <w:szCs w:val="24"/>
        </w:rPr>
        <w:fldChar w:fldCharType="end"/>
      </w:r>
      <w:r w:rsidR="003B652D">
        <w:rPr>
          <w:rFonts w:ascii="Times New Roman" w:hAnsi="Times New Roman" w:cs="Times New Roman"/>
          <w:sz w:val="24"/>
          <w:szCs w:val="24"/>
        </w:rPr>
        <w:t>.</w:t>
      </w:r>
      <w:r w:rsidR="002C72F6">
        <w:rPr>
          <w:rFonts w:ascii="Times New Roman" w:hAnsi="Times New Roman" w:cs="Times New Roman"/>
          <w:sz w:val="24"/>
          <w:szCs w:val="24"/>
        </w:rPr>
        <w:t xml:space="preserve"> The ut</w:t>
      </w:r>
      <w:r w:rsidR="00916E40">
        <w:rPr>
          <w:rFonts w:ascii="Times New Roman" w:hAnsi="Times New Roman" w:cs="Times New Roman"/>
          <w:sz w:val="24"/>
          <w:szCs w:val="24"/>
        </w:rPr>
        <w:t xml:space="preserve">ilitarian </w:t>
      </w:r>
      <w:r w:rsidR="00923BF8">
        <w:rPr>
          <w:rFonts w:ascii="Times New Roman" w:hAnsi="Times New Roman" w:cs="Times New Roman"/>
          <w:sz w:val="24"/>
          <w:szCs w:val="24"/>
        </w:rPr>
        <w:t xml:space="preserve">school </w:t>
      </w:r>
      <w:r w:rsidR="00A95189">
        <w:rPr>
          <w:rFonts w:ascii="Times New Roman" w:hAnsi="Times New Roman" w:cs="Times New Roman"/>
          <w:sz w:val="24"/>
          <w:szCs w:val="24"/>
        </w:rPr>
        <w:t xml:space="preserve">of thought is </w:t>
      </w:r>
      <w:r w:rsidR="009A0DF6">
        <w:rPr>
          <w:rFonts w:ascii="Times New Roman" w:hAnsi="Times New Roman" w:cs="Times New Roman"/>
          <w:sz w:val="24"/>
          <w:szCs w:val="24"/>
        </w:rPr>
        <w:t xml:space="preserve">obliged to decrease the </w:t>
      </w:r>
      <w:r w:rsidR="004E4EA3">
        <w:rPr>
          <w:rFonts w:ascii="Times New Roman" w:hAnsi="Times New Roman" w:cs="Times New Roman"/>
          <w:sz w:val="24"/>
          <w:szCs w:val="24"/>
        </w:rPr>
        <w:t>unhappiness and enhance happiness in the world</w:t>
      </w:r>
      <w:r w:rsidR="0037211E">
        <w:rPr>
          <w:rFonts w:ascii="Times New Roman" w:hAnsi="Times New Roman" w:cs="Times New Roman"/>
          <w:sz w:val="24"/>
          <w:szCs w:val="24"/>
        </w:rPr>
        <w:t>.</w:t>
      </w:r>
      <w:r w:rsidR="00F9361A">
        <w:rPr>
          <w:rFonts w:ascii="Times New Roman" w:hAnsi="Times New Roman" w:cs="Times New Roman"/>
          <w:sz w:val="24"/>
          <w:szCs w:val="24"/>
        </w:rPr>
        <w:t xml:space="preserve"> </w:t>
      </w:r>
    </w:p>
    <w:p w:rsidR="004910F0" w:rsidRDefault="00A9380B" w:rsidP="00D05F0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s discussed </w:t>
      </w:r>
      <w:r w:rsidR="00DF0E6F">
        <w:rPr>
          <w:rFonts w:ascii="Times New Roman" w:hAnsi="Times New Roman" w:cs="Times New Roman"/>
          <w:sz w:val="24"/>
          <w:szCs w:val="24"/>
        </w:rPr>
        <w:t>in the example, a teacher advances to give A to each student in the class reg</w:t>
      </w:r>
      <w:r w:rsidR="00312243">
        <w:rPr>
          <w:rFonts w:ascii="Times New Roman" w:hAnsi="Times New Roman" w:cs="Times New Roman"/>
          <w:sz w:val="24"/>
          <w:szCs w:val="24"/>
        </w:rPr>
        <w:t xml:space="preserve">ardless of their input or efforts </w:t>
      </w:r>
      <w:r w:rsidR="00B55D85">
        <w:rPr>
          <w:rFonts w:ascii="Times New Roman" w:hAnsi="Times New Roman" w:cs="Times New Roman"/>
          <w:sz w:val="24"/>
          <w:szCs w:val="24"/>
        </w:rPr>
        <w:t>in the exam. Primaril</w:t>
      </w:r>
      <w:r w:rsidR="00886BAD">
        <w:rPr>
          <w:rFonts w:ascii="Times New Roman" w:hAnsi="Times New Roman" w:cs="Times New Roman"/>
          <w:sz w:val="24"/>
          <w:szCs w:val="24"/>
        </w:rPr>
        <w:t xml:space="preserve">y, </w:t>
      </w:r>
      <w:r w:rsidR="00536BBB">
        <w:rPr>
          <w:rFonts w:ascii="Times New Roman" w:hAnsi="Times New Roman" w:cs="Times New Roman"/>
          <w:sz w:val="24"/>
          <w:szCs w:val="24"/>
        </w:rPr>
        <w:t xml:space="preserve">the teacher </w:t>
      </w:r>
      <w:r w:rsidR="00BD0493">
        <w:rPr>
          <w:rFonts w:ascii="Times New Roman" w:hAnsi="Times New Roman" w:cs="Times New Roman"/>
          <w:sz w:val="24"/>
          <w:szCs w:val="24"/>
        </w:rPr>
        <w:t xml:space="preserve">aimed at creating a win-win </w:t>
      </w:r>
      <w:r w:rsidR="00D85A17">
        <w:rPr>
          <w:rFonts w:ascii="Times New Roman" w:hAnsi="Times New Roman" w:cs="Times New Roman"/>
          <w:sz w:val="24"/>
          <w:szCs w:val="24"/>
        </w:rPr>
        <w:t xml:space="preserve">solution for </w:t>
      </w:r>
      <w:r w:rsidR="00771416">
        <w:rPr>
          <w:rFonts w:ascii="Times New Roman" w:hAnsi="Times New Roman" w:cs="Times New Roman"/>
          <w:sz w:val="24"/>
          <w:szCs w:val="24"/>
        </w:rPr>
        <w:t>each</w:t>
      </w:r>
      <w:r w:rsidR="00C84B8D">
        <w:rPr>
          <w:rFonts w:ascii="Times New Roman" w:hAnsi="Times New Roman" w:cs="Times New Roman"/>
          <w:sz w:val="24"/>
          <w:szCs w:val="24"/>
        </w:rPr>
        <w:t xml:space="preserve"> </w:t>
      </w:r>
      <w:r w:rsidR="00A42914">
        <w:rPr>
          <w:rFonts w:ascii="Times New Roman" w:hAnsi="Times New Roman" w:cs="Times New Roman"/>
          <w:sz w:val="24"/>
          <w:szCs w:val="24"/>
        </w:rPr>
        <w:t>child</w:t>
      </w:r>
      <w:r w:rsidR="008D5A76">
        <w:rPr>
          <w:rFonts w:ascii="Times New Roman" w:hAnsi="Times New Roman" w:cs="Times New Roman"/>
          <w:sz w:val="24"/>
          <w:szCs w:val="24"/>
        </w:rPr>
        <w:t xml:space="preserve"> but there exist other reasons which may or not be included in the structure of utility</w:t>
      </w:r>
      <w:r w:rsidR="005626D9">
        <w:rPr>
          <w:rFonts w:ascii="Times New Roman" w:hAnsi="Times New Roman" w:cs="Times New Roman"/>
          <w:sz w:val="24"/>
          <w:szCs w:val="24"/>
        </w:rPr>
        <w:t>.</w:t>
      </w:r>
      <w:r w:rsidR="00517F6F">
        <w:rPr>
          <w:rFonts w:ascii="Times New Roman" w:hAnsi="Times New Roman" w:cs="Times New Roman"/>
          <w:sz w:val="24"/>
          <w:szCs w:val="24"/>
        </w:rPr>
        <w:t xml:space="preserve"> </w:t>
      </w:r>
      <w:r w:rsidR="008F4336">
        <w:rPr>
          <w:rFonts w:ascii="Times New Roman" w:hAnsi="Times New Roman" w:cs="Times New Roman"/>
          <w:sz w:val="24"/>
          <w:szCs w:val="24"/>
        </w:rPr>
        <w:t>Sever</w:t>
      </w:r>
      <w:r w:rsidR="001A74AB">
        <w:rPr>
          <w:rFonts w:ascii="Times New Roman" w:hAnsi="Times New Roman" w:cs="Times New Roman"/>
          <w:sz w:val="24"/>
          <w:szCs w:val="24"/>
        </w:rPr>
        <w:t xml:space="preserve">al critical dimensions need to </w:t>
      </w:r>
      <w:r w:rsidR="00832C45">
        <w:rPr>
          <w:rFonts w:ascii="Times New Roman" w:hAnsi="Times New Roman" w:cs="Times New Roman"/>
          <w:sz w:val="24"/>
          <w:szCs w:val="24"/>
        </w:rPr>
        <w:t>be assessed a</w:t>
      </w:r>
      <w:r w:rsidR="00FD6191">
        <w:rPr>
          <w:rFonts w:ascii="Times New Roman" w:hAnsi="Times New Roman" w:cs="Times New Roman"/>
          <w:sz w:val="24"/>
          <w:szCs w:val="24"/>
        </w:rPr>
        <w:t>n</w:t>
      </w:r>
      <w:r w:rsidR="00832C45">
        <w:rPr>
          <w:rFonts w:ascii="Times New Roman" w:hAnsi="Times New Roman" w:cs="Times New Roman"/>
          <w:sz w:val="24"/>
          <w:szCs w:val="24"/>
        </w:rPr>
        <w:t>d investigate</w:t>
      </w:r>
      <w:r w:rsidR="004C329C">
        <w:rPr>
          <w:rFonts w:ascii="Times New Roman" w:hAnsi="Times New Roman" w:cs="Times New Roman"/>
          <w:sz w:val="24"/>
          <w:szCs w:val="24"/>
        </w:rPr>
        <w:t>d</w:t>
      </w:r>
      <w:r w:rsidR="00832C45">
        <w:rPr>
          <w:rFonts w:ascii="Times New Roman" w:hAnsi="Times New Roman" w:cs="Times New Roman"/>
          <w:sz w:val="24"/>
          <w:szCs w:val="24"/>
        </w:rPr>
        <w:t xml:space="preserve"> to determine the other reasons and factors which supplement the overall </w:t>
      </w:r>
      <w:r w:rsidR="00C328F1">
        <w:rPr>
          <w:rFonts w:ascii="Times New Roman" w:hAnsi="Times New Roman" w:cs="Times New Roman"/>
          <w:sz w:val="24"/>
          <w:szCs w:val="24"/>
        </w:rPr>
        <w:t>utility.</w:t>
      </w:r>
      <w:r w:rsidR="00895E46">
        <w:rPr>
          <w:rFonts w:ascii="Times New Roman" w:hAnsi="Times New Roman" w:cs="Times New Roman"/>
          <w:sz w:val="24"/>
          <w:szCs w:val="24"/>
        </w:rPr>
        <w:t xml:space="preserve"> </w:t>
      </w:r>
      <w:r w:rsidR="00D477EF">
        <w:rPr>
          <w:rFonts w:ascii="Times New Roman" w:hAnsi="Times New Roman" w:cs="Times New Roman"/>
          <w:sz w:val="24"/>
          <w:szCs w:val="24"/>
        </w:rPr>
        <w:t xml:space="preserve">First, </w:t>
      </w:r>
      <w:r w:rsidR="00556D2A">
        <w:rPr>
          <w:rFonts w:ascii="Times New Roman" w:hAnsi="Times New Roman" w:cs="Times New Roman"/>
          <w:sz w:val="24"/>
          <w:szCs w:val="24"/>
        </w:rPr>
        <w:t>it is imperative</w:t>
      </w:r>
      <w:r w:rsidR="00807B9F">
        <w:rPr>
          <w:rFonts w:ascii="Times New Roman" w:hAnsi="Times New Roman" w:cs="Times New Roman"/>
          <w:sz w:val="24"/>
          <w:szCs w:val="24"/>
        </w:rPr>
        <w:t xml:space="preserve"> to highlight the manifestations of the </w:t>
      </w:r>
      <w:r w:rsidR="002A4FC4">
        <w:rPr>
          <w:rFonts w:ascii="Times New Roman" w:hAnsi="Times New Roman" w:cs="Times New Roman"/>
          <w:sz w:val="24"/>
          <w:szCs w:val="24"/>
        </w:rPr>
        <w:t xml:space="preserve">positive aspects associated with the </w:t>
      </w:r>
      <w:r w:rsidR="00921172">
        <w:rPr>
          <w:rFonts w:ascii="Times New Roman" w:hAnsi="Times New Roman" w:cs="Times New Roman"/>
          <w:sz w:val="24"/>
          <w:szCs w:val="24"/>
        </w:rPr>
        <w:t>act of the teacher. The happiness for students o</w:t>
      </w:r>
      <w:r w:rsidR="00F30010">
        <w:rPr>
          <w:rFonts w:ascii="Times New Roman" w:hAnsi="Times New Roman" w:cs="Times New Roman"/>
          <w:sz w:val="24"/>
          <w:szCs w:val="24"/>
        </w:rPr>
        <w:t>f the class will be nothing else tha</w:t>
      </w:r>
      <w:r w:rsidR="00D92307">
        <w:rPr>
          <w:rFonts w:ascii="Times New Roman" w:hAnsi="Times New Roman" w:cs="Times New Roman"/>
          <w:sz w:val="24"/>
          <w:szCs w:val="24"/>
        </w:rPr>
        <w:t>n</w:t>
      </w:r>
      <w:r w:rsidR="00BB19EB">
        <w:rPr>
          <w:rFonts w:ascii="Times New Roman" w:hAnsi="Times New Roman" w:cs="Times New Roman"/>
          <w:sz w:val="24"/>
          <w:szCs w:val="24"/>
        </w:rPr>
        <w:t xml:space="preserve"> clearing </w:t>
      </w:r>
      <w:r w:rsidR="009048AF">
        <w:rPr>
          <w:rFonts w:ascii="Times New Roman" w:hAnsi="Times New Roman" w:cs="Times New Roman"/>
          <w:sz w:val="24"/>
          <w:szCs w:val="24"/>
        </w:rPr>
        <w:t>the</w:t>
      </w:r>
      <w:r w:rsidR="00F754EB">
        <w:rPr>
          <w:rFonts w:ascii="Times New Roman" w:hAnsi="Times New Roman" w:cs="Times New Roman"/>
          <w:sz w:val="24"/>
          <w:szCs w:val="24"/>
        </w:rPr>
        <w:t xml:space="preserve"> exams wit</w:t>
      </w:r>
      <w:r w:rsidR="00942539">
        <w:rPr>
          <w:rFonts w:ascii="Times New Roman" w:hAnsi="Times New Roman" w:cs="Times New Roman"/>
          <w:sz w:val="24"/>
          <w:szCs w:val="24"/>
        </w:rPr>
        <w:t>h</w:t>
      </w:r>
      <w:r w:rsidR="00F754EB">
        <w:rPr>
          <w:rFonts w:ascii="Times New Roman" w:hAnsi="Times New Roman" w:cs="Times New Roman"/>
          <w:sz w:val="24"/>
          <w:szCs w:val="24"/>
        </w:rPr>
        <w:t xml:space="preserve"> maximum grades. </w:t>
      </w:r>
      <w:r w:rsidR="00C00CE4">
        <w:rPr>
          <w:rFonts w:ascii="Times New Roman" w:hAnsi="Times New Roman" w:cs="Times New Roman"/>
          <w:sz w:val="24"/>
          <w:szCs w:val="24"/>
        </w:rPr>
        <w:t>Since utilitarianism defies the principles of egoism, each student is granted equal grades.</w:t>
      </w:r>
      <w:r w:rsidR="001F4ED5">
        <w:rPr>
          <w:rFonts w:ascii="Times New Roman" w:hAnsi="Times New Roman" w:cs="Times New Roman"/>
          <w:sz w:val="24"/>
          <w:szCs w:val="24"/>
        </w:rPr>
        <w:t xml:space="preserve"> Thus</w:t>
      </w:r>
      <w:r w:rsidR="007F76B7">
        <w:rPr>
          <w:rFonts w:ascii="Times New Roman" w:hAnsi="Times New Roman" w:cs="Times New Roman"/>
          <w:sz w:val="24"/>
          <w:szCs w:val="24"/>
        </w:rPr>
        <w:t>, the happiness of each student of the class is maximized under th</w:t>
      </w:r>
      <w:r w:rsidR="009D2A77">
        <w:rPr>
          <w:rFonts w:ascii="Times New Roman" w:hAnsi="Times New Roman" w:cs="Times New Roman"/>
          <w:sz w:val="24"/>
          <w:szCs w:val="24"/>
        </w:rPr>
        <w:t>e influence of the utilitarianism school of thought.</w:t>
      </w:r>
      <w:r w:rsidR="001545CB">
        <w:rPr>
          <w:rFonts w:ascii="Times New Roman" w:hAnsi="Times New Roman" w:cs="Times New Roman"/>
          <w:sz w:val="24"/>
          <w:szCs w:val="24"/>
        </w:rPr>
        <w:t xml:space="preserve"> Meanwhile, there exist several other aspects which ought to be assessed and measured to determ</w:t>
      </w:r>
      <w:r w:rsidR="0050742C">
        <w:rPr>
          <w:rFonts w:ascii="Times New Roman" w:hAnsi="Times New Roman" w:cs="Times New Roman"/>
          <w:sz w:val="24"/>
          <w:szCs w:val="24"/>
        </w:rPr>
        <w:t>ine the</w:t>
      </w:r>
      <w:r w:rsidR="00A9218B">
        <w:rPr>
          <w:rFonts w:ascii="Times New Roman" w:hAnsi="Times New Roman" w:cs="Times New Roman"/>
          <w:sz w:val="24"/>
          <w:szCs w:val="24"/>
        </w:rPr>
        <w:t xml:space="preserve"> </w:t>
      </w:r>
      <w:r w:rsidR="007F5238">
        <w:rPr>
          <w:rFonts w:ascii="Times New Roman" w:hAnsi="Times New Roman" w:cs="Times New Roman"/>
          <w:sz w:val="24"/>
          <w:szCs w:val="24"/>
        </w:rPr>
        <w:t>utility and the net utility generated by the act</w:t>
      </w:r>
      <w:r>
        <w:rPr>
          <w:rFonts w:ascii="Times New Roman" w:hAnsi="Times New Roman" w:cs="Times New Roman"/>
          <w:sz w:val="24"/>
          <w:szCs w:val="24"/>
        </w:rPr>
        <w:t>.</w:t>
      </w:r>
    </w:p>
    <w:p w:rsidR="00F9361A" w:rsidRDefault="00A9380B" w:rsidP="00D05F07">
      <w:pPr>
        <w:spacing w:after="0" w:line="480" w:lineRule="auto"/>
        <w:rPr>
          <w:rFonts w:ascii="Times New Roman" w:hAnsi="Times New Roman" w:cs="Times New Roman"/>
          <w:sz w:val="24"/>
          <w:szCs w:val="24"/>
        </w:rPr>
      </w:pPr>
      <w:r>
        <w:rPr>
          <w:rFonts w:ascii="Times New Roman" w:hAnsi="Times New Roman" w:cs="Times New Roman"/>
          <w:sz w:val="24"/>
          <w:szCs w:val="24"/>
        </w:rPr>
        <w:tab/>
        <w:t>Besides,</w:t>
      </w:r>
      <w:r w:rsidR="00DD1FB6">
        <w:rPr>
          <w:rFonts w:ascii="Times New Roman" w:hAnsi="Times New Roman" w:cs="Times New Roman"/>
          <w:sz w:val="24"/>
          <w:szCs w:val="24"/>
        </w:rPr>
        <w:t xml:space="preserve"> </w:t>
      </w:r>
      <w:r w:rsidR="0017136B">
        <w:rPr>
          <w:rFonts w:ascii="Times New Roman" w:hAnsi="Times New Roman" w:cs="Times New Roman"/>
          <w:sz w:val="24"/>
          <w:szCs w:val="24"/>
        </w:rPr>
        <w:t>utilitarianism advances to</w:t>
      </w:r>
      <w:r w:rsidR="00102984">
        <w:rPr>
          <w:rFonts w:ascii="Times New Roman" w:hAnsi="Times New Roman" w:cs="Times New Roman"/>
          <w:sz w:val="24"/>
          <w:szCs w:val="24"/>
        </w:rPr>
        <w:t xml:space="preserve"> focus entirely on the</w:t>
      </w:r>
      <w:r w:rsidR="00A34FEF">
        <w:rPr>
          <w:rFonts w:ascii="Times New Roman" w:hAnsi="Times New Roman" w:cs="Times New Roman"/>
          <w:sz w:val="24"/>
          <w:szCs w:val="24"/>
        </w:rPr>
        <w:t xml:space="preserve"> outcome and maximizing happiness without paying any heed to the</w:t>
      </w:r>
      <w:r w:rsidR="004C014E">
        <w:rPr>
          <w:rFonts w:ascii="Times New Roman" w:hAnsi="Times New Roman" w:cs="Times New Roman"/>
          <w:sz w:val="24"/>
          <w:szCs w:val="24"/>
        </w:rPr>
        <w:t xml:space="preserve"> basis of the action </w:t>
      </w:r>
      <w:r w:rsidR="00A276C9">
        <w:rPr>
          <w:rFonts w:ascii="Times New Roman" w:hAnsi="Times New Roman" w:cs="Times New Roman"/>
          <w:sz w:val="24"/>
          <w:szCs w:val="24"/>
        </w:rPr>
        <w:t>to be right or wrong</w:t>
      </w:r>
      <w:r w:rsidR="004F14AE">
        <w:rPr>
          <w:rFonts w:ascii="Times New Roman" w:hAnsi="Times New Roman" w:cs="Times New Roman"/>
          <w:sz w:val="24"/>
          <w:szCs w:val="24"/>
        </w:rPr>
        <w:fldChar w:fldCharType="begin"/>
      </w:r>
      <w:r w:rsidR="004F14AE">
        <w:rPr>
          <w:rFonts w:ascii="Times New Roman" w:hAnsi="Times New Roman" w:cs="Times New Roman"/>
          <w:sz w:val="24"/>
          <w:szCs w:val="24"/>
        </w:rPr>
        <w:instrText xml:space="preserve"> ADDIN ZOTERO_ITEM CSL_CITATION {"citationID":"QUn5JdE1","properties":{"formattedCitation":"({\\i{}Utilitarianism | Philosophy Talk})","plainCitation":"(Utilitarianism | Philosophy Talk)","noteIndex":0},"citationItems":[{"id":285,"uris":["http://zotero.org/users/local/yvjivw9i/items/5ZUXYJ3B"],"uri":["http://zotero.org/users/local/yvjivw9i/items/5ZUXYJ3B"],"itemData":{"id":285,"type":"webpage","title":"Utilitarianism | Philosophy Talk","URL":"https://www.philosophytalk.org/shows/utilitarianism","accessed":{"date-parts":[["2019",5,7]]}}}],"schema":"https://github.com/citation-style-language/schema/raw/master/csl-citation.json"} </w:instrText>
      </w:r>
      <w:r w:rsidR="004F14AE">
        <w:rPr>
          <w:rFonts w:ascii="Times New Roman" w:hAnsi="Times New Roman" w:cs="Times New Roman"/>
          <w:sz w:val="24"/>
          <w:szCs w:val="24"/>
        </w:rPr>
        <w:fldChar w:fldCharType="separate"/>
      </w:r>
      <w:r w:rsidR="004F14AE" w:rsidRPr="004F14AE">
        <w:rPr>
          <w:rFonts w:ascii="Times New Roman" w:hAnsi="Times New Roman" w:cs="Times New Roman"/>
          <w:sz w:val="24"/>
          <w:szCs w:val="24"/>
        </w:rPr>
        <w:t>(</w:t>
      </w:r>
      <w:r w:rsidR="004F14AE" w:rsidRPr="004F14AE">
        <w:rPr>
          <w:rFonts w:ascii="Times New Roman" w:hAnsi="Times New Roman" w:cs="Times New Roman"/>
          <w:i/>
          <w:iCs/>
          <w:sz w:val="24"/>
          <w:szCs w:val="24"/>
        </w:rPr>
        <w:t>Utilitarianism | Philosophy Talk</w:t>
      </w:r>
      <w:r w:rsidR="004F14AE" w:rsidRPr="004F14AE">
        <w:rPr>
          <w:rFonts w:ascii="Times New Roman" w:hAnsi="Times New Roman" w:cs="Times New Roman"/>
          <w:sz w:val="24"/>
          <w:szCs w:val="24"/>
        </w:rPr>
        <w:t>)</w:t>
      </w:r>
      <w:r w:rsidR="004F14AE">
        <w:rPr>
          <w:rFonts w:ascii="Times New Roman" w:hAnsi="Times New Roman" w:cs="Times New Roman"/>
          <w:sz w:val="24"/>
          <w:szCs w:val="24"/>
        </w:rPr>
        <w:fldChar w:fldCharType="end"/>
      </w:r>
      <w:r w:rsidR="00A276C9">
        <w:rPr>
          <w:rFonts w:ascii="Times New Roman" w:hAnsi="Times New Roman" w:cs="Times New Roman"/>
          <w:sz w:val="24"/>
          <w:szCs w:val="24"/>
        </w:rPr>
        <w:t>.</w:t>
      </w:r>
      <w:r w:rsidR="00076E5D">
        <w:rPr>
          <w:rFonts w:ascii="Times New Roman" w:hAnsi="Times New Roman" w:cs="Times New Roman"/>
          <w:sz w:val="24"/>
          <w:szCs w:val="24"/>
        </w:rPr>
        <w:t xml:space="preserve"> The value of happiness of</w:t>
      </w:r>
      <w:r w:rsidR="001C049E">
        <w:rPr>
          <w:rFonts w:ascii="Times New Roman" w:hAnsi="Times New Roman" w:cs="Times New Roman"/>
          <w:sz w:val="24"/>
          <w:szCs w:val="24"/>
        </w:rPr>
        <w:t>ten g</w:t>
      </w:r>
      <w:r w:rsidR="00A03BF0">
        <w:rPr>
          <w:rFonts w:ascii="Times New Roman" w:hAnsi="Times New Roman" w:cs="Times New Roman"/>
          <w:sz w:val="24"/>
          <w:szCs w:val="24"/>
        </w:rPr>
        <w:t xml:space="preserve">ets overridden </w:t>
      </w:r>
      <w:r w:rsidR="00FA06F7">
        <w:rPr>
          <w:rFonts w:ascii="Times New Roman" w:hAnsi="Times New Roman" w:cs="Times New Roman"/>
          <w:sz w:val="24"/>
          <w:szCs w:val="24"/>
        </w:rPr>
        <w:t>under several circumst</w:t>
      </w:r>
      <w:r w:rsidR="00E368E7">
        <w:rPr>
          <w:rFonts w:ascii="Times New Roman" w:hAnsi="Times New Roman" w:cs="Times New Roman"/>
          <w:sz w:val="24"/>
          <w:szCs w:val="24"/>
        </w:rPr>
        <w:t>ances</w:t>
      </w:r>
      <w:r w:rsidR="00817953">
        <w:rPr>
          <w:rFonts w:ascii="Times New Roman" w:hAnsi="Times New Roman" w:cs="Times New Roman"/>
          <w:sz w:val="24"/>
          <w:szCs w:val="24"/>
        </w:rPr>
        <w:t>.</w:t>
      </w:r>
      <w:r w:rsidR="00E6482D">
        <w:rPr>
          <w:rFonts w:ascii="Times New Roman" w:hAnsi="Times New Roman" w:cs="Times New Roman"/>
          <w:sz w:val="24"/>
          <w:szCs w:val="24"/>
        </w:rPr>
        <w:t xml:space="preserve"> For instance, </w:t>
      </w:r>
      <w:r w:rsidR="00DC1FBB">
        <w:rPr>
          <w:rFonts w:ascii="Times New Roman" w:hAnsi="Times New Roman" w:cs="Times New Roman"/>
          <w:sz w:val="24"/>
          <w:szCs w:val="24"/>
        </w:rPr>
        <w:t>the aspect of val</w:t>
      </w:r>
      <w:r w:rsidR="009D07DF">
        <w:rPr>
          <w:rFonts w:ascii="Times New Roman" w:hAnsi="Times New Roman" w:cs="Times New Roman"/>
          <w:sz w:val="24"/>
          <w:szCs w:val="24"/>
        </w:rPr>
        <w:t>ue is oft</w:t>
      </w:r>
      <w:r w:rsidR="00DC1FBB">
        <w:rPr>
          <w:rFonts w:ascii="Times New Roman" w:hAnsi="Times New Roman" w:cs="Times New Roman"/>
          <w:sz w:val="24"/>
          <w:szCs w:val="24"/>
        </w:rPr>
        <w:t>en different for several people. It is the desire of the people</w:t>
      </w:r>
      <w:r w:rsidR="00D10A66">
        <w:rPr>
          <w:rFonts w:ascii="Times New Roman" w:hAnsi="Times New Roman" w:cs="Times New Roman"/>
          <w:sz w:val="24"/>
          <w:szCs w:val="24"/>
        </w:rPr>
        <w:t xml:space="preserve"> to </w:t>
      </w:r>
      <w:r w:rsidR="00C6379E">
        <w:rPr>
          <w:rFonts w:ascii="Times New Roman" w:hAnsi="Times New Roman" w:cs="Times New Roman"/>
          <w:sz w:val="24"/>
          <w:szCs w:val="24"/>
        </w:rPr>
        <w:lastRenderedPageBreak/>
        <w:t>deem</w:t>
      </w:r>
      <w:r w:rsidR="00896CC7">
        <w:rPr>
          <w:rFonts w:ascii="Times New Roman" w:hAnsi="Times New Roman" w:cs="Times New Roman"/>
          <w:sz w:val="24"/>
          <w:szCs w:val="24"/>
        </w:rPr>
        <w:t xml:space="preserve"> happiness </w:t>
      </w:r>
      <w:r w:rsidR="002D4BEC">
        <w:rPr>
          <w:rFonts w:ascii="Times New Roman" w:hAnsi="Times New Roman" w:cs="Times New Roman"/>
          <w:sz w:val="24"/>
          <w:szCs w:val="24"/>
        </w:rPr>
        <w:t>the way they want to. Som</w:t>
      </w:r>
      <w:r w:rsidR="00D658DF">
        <w:rPr>
          <w:rFonts w:ascii="Times New Roman" w:hAnsi="Times New Roman" w:cs="Times New Roman"/>
          <w:sz w:val="24"/>
          <w:szCs w:val="24"/>
        </w:rPr>
        <w:t>e will prefer freedom whi</w:t>
      </w:r>
      <w:r w:rsidR="00D82369">
        <w:rPr>
          <w:rFonts w:ascii="Times New Roman" w:hAnsi="Times New Roman" w:cs="Times New Roman"/>
          <w:sz w:val="24"/>
          <w:szCs w:val="24"/>
        </w:rPr>
        <w:t>le some wi</w:t>
      </w:r>
      <w:r w:rsidR="00562C38">
        <w:rPr>
          <w:rFonts w:ascii="Times New Roman" w:hAnsi="Times New Roman" w:cs="Times New Roman"/>
          <w:sz w:val="24"/>
          <w:szCs w:val="24"/>
        </w:rPr>
        <w:t>ll be inclined toward</w:t>
      </w:r>
      <w:r w:rsidR="0045023F">
        <w:rPr>
          <w:rFonts w:ascii="Times New Roman" w:hAnsi="Times New Roman" w:cs="Times New Roman"/>
          <w:sz w:val="24"/>
          <w:szCs w:val="24"/>
        </w:rPr>
        <w:t xml:space="preserve"> </w:t>
      </w:r>
      <w:r w:rsidR="00101342">
        <w:rPr>
          <w:rFonts w:ascii="Times New Roman" w:hAnsi="Times New Roman" w:cs="Times New Roman"/>
          <w:sz w:val="24"/>
          <w:szCs w:val="24"/>
        </w:rPr>
        <w:t>working un</w:t>
      </w:r>
      <w:r w:rsidR="00A620DA">
        <w:rPr>
          <w:rFonts w:ascii="Times New Roman" w:hAnsi="Times New Roman" w:cs="Times New Roman"/>
          <w:sz w:val="24"/>
          <w:szCs w:val="24"/>
        </w:rPr>
        <w:t>der the supervision of a person regardless of</w:t>
      </w:r>
      <w:r w:rsidR="00236798">
        <w:rPr>
          <w:rFonts w:ascii="Times New Roman" w:hAnsi="Times New Roman" w:cs="Times New Roman"/>
          <w:sz w:val="24"/>
          <w:szCs w:val="24"/>
        </w:rPr>
        <w:t xml:space="preserve"> the strict or lenient attitude.</w:t>
      </w:r>
      <w:r w:rsidR="00762163">
        <w:rPr>
          <w:rFonts w:ascii="Times New Roman" w:hAnsi="Times New Roman" w:cs="Times New Roman"/>
          <w:sz w:val="24"/>
          <w:szCs w:val="24"/>
        </w:rPr>
        <w:t xml:space="preserve">  However, the case is not the same in the context of </w:t>
      </w:r>
      <w:r w:rsidR="002837F0">
        <w:rPr>
          <w:rFonts w:ascii="Times New Roman" w:hAnsi="Times New Roman" w:cs="Times New Roman"/>
          <w:sz w:val="24"/>
          <w:szCs w:val="24"/>
        </w:rPr>
        <w:t>the grading. It will be rare that student may aspire not to have the best grades in the class.</w:t>
      </w:r>
      <w:r w:rsidR="00762163">
        <w:rPr>
          <w:rFonts w:ascii="Times New Roman" w:hAnsi="Times New Roman" w:cs="Times New Roman"/>
          <w:sz w:val="24"/>
          <w:szCs w:val="24"/>
        </w:rPr>
        <w:t xml:space="preserve"> </w:t>
      </w:r>
      <w:r w:rsidR="00C6379E">
        <w:rPr>
          <w:rFonts w:ascii="Times New Roman" w:hAnsi="Times New Roman" w:cs="Times New Roman"/>
          <w:sz w:val="24"/>
          <w:szCs w:val="24"/>
        </w:rPr>
        <w:t xml:space="preserve"> </w:t>
      </w:r>
      <w:r w:rsidR="00DC1FBB">
        <w:rPr>
          <w:rFonts w:ascii="Times New Roman" w:hAnsi="Times New Roman" w:cs="Times New Roman"/>
          <w:sz w:val="24"/>
          <w:szCs w:val="24"/>
        </w:rPr>
        <w:t xml:space="preserve"> </w:t>
      </w:r>
      <w:r w:rsidR="00E6482D">
        <w:rPr>
          <w:rFonts w:ascii="Times New Roman" w:hAnsi="Times New Roman" w:cs="Times New Roman"/>
          <w:sz w:val="24"/>
          <w:szCs w:val="24"/>
        </w:rPr>
        <w:t xml:space="preserve"> </w:t>
      </w:r>
      <w:r w:rsidR="00A04246">
        <w:rPr>
          <w:rFonts w:ascii="Times New Roman" w:hAnsi="Times New Roman" w:cs="Times New Roman"/>
          <w:sz w:val="24"/>
          <w:szCs w:val="24"/>
        </w:rPr>
        <w:t xml:space="preserve"> </w:t>
      </w:r>
      <w:r w:rsidR="00451337">
        <w:rPr>
          <w:rFonts w:ascii="Times New Roman" w:hAnsi="Times New Roman" w:cs="Times New Roman"/>
          <w:sz w:val="24"/>
          <w:szCs w:val="24"/>
        </w:rPr>
        <w:t xml:space="preserve"> </w:t>
      </w:r>
      <w:r w:rsidR="00C328F1">
        <w:rPr>
          <w:rFonts w:ascii="Times New Roman" w:hAnsi="Times New Roman" w:cs="Times New Roman"/>
          <w:sz w:val="24"/>
          <w:szCs w:val="24"/>
        </w:rPr>
        <w:t xml:space="preserve"> </w:t>
      </w:r>
      <w:r w:rsidR="00A42914">
        <w:rPr>
          <w:rFonts w:ascii="Times New Roman" w:hAnsi="Times New Roman" w:cs="Times New Roman"/>
          <w:sz w:val="24"/>
          <w:szCs w:val="24"/>
        </w:rPr>
        <w:t xml:space="preserve"> </w:t>
      </w:r>
    </w:p>
    <w:p w:rsidR="00D05F07" w:rsidRDefault="00A9380B" w:rsidP="00D05F0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837F0">
        <w:rPr>
          <w:rFonts w:ascii="Times New Roman" w:hAnsi="Times New Roman" w:cs="Times New Roman"/>
          <w:sz w:val="24"/>
          <w:szCs w:val="24"/>
        </w:rPr>
        <w:tab/>
        <w:t>In addition</w:t>
      </w:r>
      <w:r w:rsidR="002417A8">
        <w:rPr>
          <w:rFonts w:ascii="Times New Roman" w:hAnsi="Times New Roman" w:cs="Times New Roman"/>
          <w:sz w:val="24"/>
          <w:szCs w:val="24"/>
        </w:rPr>
        <w:t xml:space="preserve">, the happiness of the teacher will also be maximum after grading the children with the </w:t>
      </w:r>
      <w:r w:rsidR="004F5D2E">
        <w:rPr>
          <w:rFonts w:ascii="Times New Roman" w:hAnsi="Times New Roman" w:cs="Times New Roman"/>
          <w:sz w:val="24"/>
          <w:szCs w:val="24"/>
        </w:rPr>
        <w:t xml:space="preserve">maximum grades. </w:t>
      </w:r>
      <w:r w:rsidR="004D3CDF">
        <w:rPr>
          <w:rFonts w:ascii="Times New Roman" w:hAnsi="Times New Roman" w:cs="Times New Roman"/>
          <w:sz w:val="24"/>
          <w:szCs w:val="24"/>
        </w:rPr>
        <w:t>One can postulate it can be the utmos</w:t>
      </w:r>
      <w:r w:rsidR="00511D06">
        <w:rPr>
          <w:rFonts w:ascii="Times New Roman" w:hAnsi="Times New Roman" w:cs="Times New Roman"/>
          <w:sz w:val="24"/>
          <w:szCs w:val="24"/>
        </w:rPr>
        <w:t xml:space="preserve">t desire of the teacher to teach </w:t>
      </w:r>
      <w:r w:rsidR="00E50388">
        <w:rPr>
          <w:rFonts w:ascii="Times New Roman" w:hAnsi="Times New Roman" w:cs="Times New Roman"/>
          <w:sz w:val="24"/>
          <w:szCs w:val="24"/>
        </w:rPr>
        <w:t xml:space="preserve">the class in such an immaculate manner that each child manages to </w:t>
      </w:r>
      <w:r w:rsidR="006C7A66">
        <w:rPr>
          <w:rFonts w:ascii="Times New Roman" w:hAnsi="Times New Roman" w:cs="Times New Roman"/>
          <w:sz w:val="24"/>
          <w:szCs w:val="24"/>
        </w:rPr>
        <w:t xml:space="preserve">get A grade. To </w:t>
      </w:r>
      <w:r w:rsidR="00DF2ED9">
        <w:rPr>
          <w:rFonts w:ascii="Times New Roman" w:hAnsi="Times New Roman" w:cs="Times New Roman"/>
          <w:sz w:val="24"/>
          <w:szCs w:val="24"/>
        </w:rPr>
        <w:t xml:space="preserve">accomplish the desire, the teacher utilized the utilitarian principle to </w:t>
      </w:r>
      <w:r w:rsidR="00973637">
        <w:rPr>
          <w:rFonts w:ascii="Times New Roman" w:hAnsi="Times New Roman" w:cs="Times New Roman"/>
          <w:sz w:val="24"/>
          <w:szCs w:val="24"/>
        </w:rPr>
        <w:t>give</w:t>
      </w:r>
      <w:r w:rsidR="00DF2ED9">
        <w:rPr>
          <w:rFonts w:ascii="Times New Roman" w:hAnsi="Times New Roman" w:cs="Times New Roman"/>
          <w:sz w:val="24"/>
          <w:szCs w:val="24"/>
        </w:rPr>
        <w:t xml:space="preserve"> the best grades to the student regardless</w:t>
      </w:r>
      <w:r w:rsidR="00973637">
        <w:rPr>
          <w:rFonts w:ascii="Times New Roman" w:hAnsi="Times New Roman" w:cs="Times New Roman"/>
          <w:sz w:val="24"/>
          <w:szCs w:val="24"/>
        </w:rPr>
        <w:t xml:space="preserve"> of their performance is g</w:t>
      </w:r>
      <w:r w:rsidR="00441448">
        <w:rPr>
          <w:rFonts w:ascii="Times New Roman" w:hAnsi="Times New Roman" w:cs="Times New Roman"/>
          <w:sz w:val="24"/>
          <w:szCs w:val="24"/>
        </w:rPr>
        <w:t>ood or bad.</w:t>
      </w:r>
      <w:r w:rsidR="00973637">
        <w:rPr>
          <w:rFonts w:ascii="Times New Roman" w:hAnsi="Times New Roman" w:cs="Times New Roman"/>
          <w:sz w:val="24"/>
          <w:szCs w:val="24"/>
        </w:rPr>
        <w:t xml:space="preserve"> </w:t>
      </w:r>
      <w:r w:rsidR="0015603F">
        <w:rPr>
          <w:rFonts w:ascii="Times New Roman" w:hAnsi="Times New Roman" w:cs="Times New Roman"/>
          <w:sz w:val="24"/>
          <w:szCs w:val="24"/>
        </w:rPr>
        <w:t>Irrefutably, the act of the teacher maximizes u</w:t>
      </w:r>
      <w:r w:rsidR="005E2EA8">
        <w:rPr>
          <w:rFonts w:ascii="Times New Roman" w:hAnsi="Times New Roman" w:cs="Times New Roman"/>
          <w:sz w:val="24"/>
          <w:szCs w:val="24"/>
        </w:rPr>
        <w:t>tility to a significant extent.</w:t>
      </w:r>
      <w:r w:rsidR="00185588">
        <w:rPr>
          <w:rFonts w:ascii="Times New Roman" w:hAnsi="Times New Roman" w:cs="Times New Roman"/>
          <w:sz w:val="24"/>
          <w:szCs w:val="24"/>
        </w:rPr>
        <w:t xml:space="preserve"> </w:t>
      </w:r>
      <w:r w:rsidR="0021656D">
        <w:rPr>
          <w:rFonts w:ascii="Times New Roman" w:hAnsi="Times New Roman" w:cs="Times New Roman"/>
          <w:sz w:val="24"/>
          <w:szCs w:val="24"/>
        </w:rPr>
        <w:t>Had the teacher been prejudiced toward someone</w:t>
      </w:r>
      <w:r w:rsidR="00C3277A">
        <w:rPr>
          <w:rFonts w:ascii="Times New Roman" w:hAnsi="Times New Roman" w:cs="Times New Roman"/>
          <w:sz w:val="24"/>
          <w:szCs w:val="24"/>
        </w:rPr>
        <w:t>, he would have prevented from granting hi the maximum grades.</w:t>
      </w:r>
      <w:r w:rsidR="00862811">
        <w:rPr>
          <w:rFonts w:ascii="Times New Roman" w:hAnsi="Times New Roman" w:cs="Times New Roman"/>
          <w:sz w:val="24"/>
          <w:szCs w:val="24"/>
        </w:rPr>
        <w:t xml:space="preserve"> However, the children never performed such act which is an explicit illustration </w:t>
      </w:r>
      <w:r w:rsidR="00A310C1">
        <w:rPr>
          <w:rFonts w:ascii="Times New Roman" w:hAnsi="Times New Roman" w:cs="Times New Roman"/>
          <w:sz w:val="24"/>
          <w:szCs w:val="24"/>
        </w:rPr>
        <w:t>of the act adhering to the collective happiness and thus is a</w:t>
      </w:r>
      <w:r w:rsidR="00F35F9F">
        <w:rPr>
          <w:rFonts w:ascii="Times New Roman" w:hAnsi="Times New Roman" w:cs="Times New Roman"/>
          <w:sz w:val="24"/>
          <w:szCs w:val="24"/>
        </w:rPr>
        <w:t>iming at maximizing the net utility</w:t>
      </w:r>
      <w:r w:rsidR="00CA1E27">
        <w:rPr>
          <w:rFonts w:ascii="Times New Roman" w:hAnsi="Times New Roman" w:cs="Times New Roman"/>
          <w:sz w:val="24"/>
          <w:szCs w:val="24"/>
        </w:rPr>
        <w:t xml:space="preserve">. </w:t>
      </w:r>
      <w:r w:rsidR="00241CCC">
        <w:rPr>
          <w:rFonts w:ascii="Times New Roman" w:hAnsi="Times New Roman" w:cs="Times New Roman"/>
          <w:sz w:val="24"/>
          <w:szCs w:val="24"/>
        </w:rPr>
        <w:t xml:space="preserve">A critical appraisal of the matter reflects </w:t>
      </w:r>
      <w:r w:rsidR="00502188">
        <w:rPr>
          <w:rFonts w:ascii="Times New Roman" w:hAnsi="Times New Roman" w:cs="Times New Roman"/>
          <w:sz w:val="24"/>
          <w:szCs w:val="24"/>
        </w:rPr>
        <w:t xml:space="preserve">there exist several contentious </w:t>
      </w:r>
      <w:r w:rsidR="00765A52">
        <w:rPr>
          <w:rFonts w:ascii="Times New Roman" w:hAnsi="Times New Roman" w:cs="Times New Roman"/>
          <w:sz w:val="24"/>
          <w:szCs w:val="24"/>
        </w:rPr>
        <w:t xml:space="preserve">matters in the </w:t>
      </w:r>
      <w:r w:rsidR="0061108E">
        <w:rPr>
          <w:rFonts w:ascii="Times New Roman" w:hAnsi="Times New Roman" w:cs="Times New Roman"/>
          <w:sz w:val="24"/>
          <w:szCs w:val="24"/>
        </w:rPr>
        <w:t xml:space="preserve">example. First, if the student is related to the nursing profession, giving them A grade without considering their performance may </w:t>
      </w:r>
      <w:r w:rsidR="00E37364">
        <w:rPr>
          <w:rFonts w:ascii="Times New Roman" w:hAnsi="Times New Roman" w:cs="Times New Roman"/>
          <w:sz w:val="24"/>
          <w:szCs w:val="24"/>
        </w:rPr>
        <w:t>not prove productive</w:t>
      </w:r>
      <w:r w:rsidR="0061108E">
        <w:rPr>
          <w:rFonts w:ascii="Times New Roman" w:hAnsi="Times New Roman" w:cs="Times New Roman"/>
          <w:sz w:val="24"/>
          <w:szCs w:val="24"/>
        </w:rPr>
        <w:t xml:space="preserve"> to a maximum extent.</w:t>
      </w:r>
      <w:r w:rsidR="00413216">
        <w:rPr>
          <w:rFonts w:ascii="Times New Roman" w:hAnsi="Times New Roman" w:cs="Times New Roman"/>
          <w:sz w:val="24"/>
          <w:szCs w:val="24"/>
        </w:rPr>
        <w:t xml:space="preserve"> The other members of the communi</w:t>
      </w:r>
      <w:r w:rsidR="00430D30">
        <w:rPr>
          <w:rFonts w:ascii="Times New Roman" w:hAnsi="Times New Roman" w:cs="Times New Roman"/>
          <w:sz w:val="24"/>
          <w:szCs w:val="24"/>
        </w:rPr>
        <w:t>ty may</w:t>
      </w:r>
      <w:r w:rsidR="00CC6C92">
        <w:rPr>
          <w:rFonts w:ascii="Times New Roman" w:hAnsi="Times New Roman" w:cs="Times New Roman"/>
          <w:sz w:val="24"/>
          <w:szCs w:val="24"/>
        </w:rPr>
        <w:t xml:space="preserve"> suffer </w:t>
      </w:r>
      <w:r w:rsidR="002625C5">
        <w:rPr>
          <w:rFonts w:ascii="Times New Roman" w:hAnsi="Times New Roman" w:cs="Times New Roman"/>
          <w:sz w:val="24"/>
          <w:szCs w:val="24"/>
        </w:rPr>
        <w:t>from the consequences when the studen</w:t>
      </w:r>
      <w:r w:rsidR="00742D48">
        <w:rPr>
          <w:rFonts w:ascii="Times New Roman" w:hAnsi="Times New Roman" w:cs="Times New Roman"/>
          <w:sz w:val="24"/>
          <w:szCs w:val="24"/>
        </w:rPr>
        <w:t>ts treat the later in the future. Under these</w:t>
      </w:r>
      <w:r w:rsidR="005A36B5">
        <w:rPr>
          <w:rFonts w:ascii="Times New Roman" w:hAnsi="Times New Roman" w:cs="Times New Roman"/>
          <w:sz w:val="24"/>
          <w:szCs w:val="24"/>
        </w:rPr>
        <w:t xml:space="preserve"> critical circumstances,</w:t>
      </w:r>
      <w:r w:rsidR="0089184D">
        <w:rPr>
          <w:rFonts w:ascii="Times New Roman" w:hAnsi="Times New Roman" w:cs="Times New Roman"/>
          <w:sz w:val="24"/>
          <w:szCs w:val="24"/>
        </w:rPr>
        <w:t xml:space="preserve"> the net unhappiness can outweigh happiness. </w:t>
      </w:r>
      <w:r w:rsidR="00035B3B">
        <w:rPr>
          <w:rFonts w:ascii="Times New Roman" w:hAnsi="Times New Roman" w:cs="Times New Roman"/>
          <w:sz w:val="24"/>
          <w:szCs w:val="24"/>
        </w:rPr>
        <w:t xml:space="preserve">It is an intriguing factor worth pondering. </w:t>
      </w:r>
    </w:p>
    <w:p w:rsidR="000602BF" w:rsidRDefault="00A9380B" w:rsidP="00D05F0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D5BC6">
        <w:rPr>
          <w:rFonts w:ascii="Times New Roman" w:hAnsi="Times New Roman" w:cs="Times New Roman"/>
          <w:sz w:val="24"/>
          <w:szCs w:val="24"/>
        </w:rPr>
        <w:t>However, the previously d</w:t>
      </w:r>
      <w:r w:rsidR="00215E96">
        <w:rPr>
          <w:rFonts w:ascii="Times New Roman" w:hAnsi="Times New Roman" w:cs="Times New Roman"/>
          <w:sz w:val="24"/>
          <w:szCs w:val="24"/>
        </w:rPr>
        <w:t xml:space="preserve">eliberated idea can be responded and argued based </w:t>
      </w:r>
      <w:r w:rsidR="005F7708">
        <w:rPr>
          <w:rFonts w:ascii="Times New Roman" w:hAnsi="Times New Roman" w:cs="Times New Roman"/>
          <w:sz w:val="24"/>
          <w:szCs w:val="24"/>
        </w:rPr>
        <w:t>on the</w:t>
      </w:r>
      <w:r w:rsidR="00153137">
        <w:rPr>
          <w:rFonts w:ascii="Times New Roman" w:hAnsi="Times New Roman" w:cs="Times New Roman"/>
          <w:sz w:val="24"/>
          <w:szCs w:val="24"/>
        </w:rPr>
        <w:t xml:space="preserve"> paradigm of utilitarianism </w:t>
      </w:r>
      <w:r w:rsidR="00202D29">
        <w:rPr>
          <w:rFonts w:ascii="Times New Roman" w:hAnsi="Times New Roman" w:cs="Times New Roman"/>
          <w:sz w:val="24"/>
          <w:szCs w:val="24"/>
        </w:rPr>
        <w:t>that what if the student were already skilled and w</w:t>
      </w:r>
      <w:r w:rsidR="0000749B">
        <w:rPr>
          <w:rFonts w:ascii="Times New Roman" w:hAnsi="Times New Roman" w:cs="Times New Roman"/>
          <w:sz w:val="24"/>
          <w:szCs w:val="24"/>
        </w:rPr>
        <w:t>as equipped with medical knowledge.</w:t>
      </w:r>
      <w:r w:rsidR="009666DF">
        <w:rPr>
          <w:rFonts w:ascii="Times New Roman" w:hAnsi="Times New Roman" w:cs="Times New Roman"/>
          <w:sz w:val="24"/>
          <w:szCs w:val="24"/>
        </w:rPr>
        <w:t xml:space="preserve"> Numerous other li</w:t>
      </w:r>
      <w:r w:rsidR="003E3588">
        <w:rPr>
          <w:rFonts w:ascii="Times New Roman" w:hAnsi="Times New Roman" w:cs="Times New Roman"/>
          <w:sz w:val="24"/>
          <w:szCs w:val="24"/>
        </w:rPr>
        <w:t>mitations can be argued to potentially confront the contentious argument</w:t>
      </w:r>
      <w:r w:rsidR="00FF3F91">
        <w:rPr>
          <w:rFonts w:ascii="Times New Roman" w:hAnsi="Times New Roman" w:cs="Times New Roman"/>
          <w:sz w:val="24"/>
          <w:szCs w:val="24"/>
        </w:rPr>
        <w:t xml:space="preserve">. Another aspect is considering the student will manage to have a plethora of opportunities in the schools, colleges or universities to learn and the grades of a specific class </w:t>
      </w:r>
      <w:r w:rsidR="00FF3F91">
        <w:rPr>
          <w:rFonts w:ascii="Times New Roman" w:hAnsi="Times New Roman" w:cs="Times New Roman"/>
          <w:sz w:val="24"/>
          <w:szCs w:val="24"/>
        </w:rPr>
        <w:lastRenderedPageBreak/>
        <w:t>w</w:t>
      </w:r>
      <w:r w:rsidR="006A67C9">
        <w:rPr>
          <w:rFonts w:ascii="Times New Roman" w:hAnsi="Times New Roman" w:cs="Times New Roman"/>
          <w:sz w:val="24"/>
          <w:szCs w:val="24"/>
        </w:rPr>
        <w:t>ill not affect the overall health of the community</w:t>
      </w:r>
      <w:r w:rsidR="004F14AE">
        <w:rPr>
          <w:rFonts w:ascii="Times New Roman" w:hAnsi="Times New Roman" w:cs="Times New Roman"/>
          <w:sz w:val="24"/>
          <w:szCs w:val="24"/>
        </w:rPr>
        <w:fldChar w:fldCharType="begin"/>
      </w:r>
      <w:r w:rsidR="004F14AE">
        <w:rPr>
          <w:rFonts w:ascii="Times New Roman" w:hAnsi="Times New Roman" w:cs="Times New Roman"/>
          <w:sz w:val="24"/>
          <w:szCs w:val="24"/>
        </w:rPr>
        <w:instrText xml:space="preserve"> ADDIN ZOTERO_ITEM CSL_CITATION {"citationID":"m9kfNn8i","properties":{"formattedCitation":"({\\i{}Utilitarianism - New World Encyclopedia})","plainCitation":"(Utilitarianism - New World Encyclopedia)","noteIndex":0},"citationItems":[{"id":287,"uris":["http://zotero.org/users/local/yvjivw9i/items/NJY8Y3YR"],"uri":["http://zotero.org/users/local/yvjivw9i/items/NJY8Y3YR"],"itemData":{"id":287,"type":"webpage","title":"Utilitarianism - New World Encyclopedia","URL":"https://www.newworldencyclopedia.org/entry/Utilitarianism","accessed":{"date-parts":[["2019",5,7]]}}}],"schema":"https://github.com/citation-style-language/schema/raw/master/csl-citation.json"} </w:instrText>
      </w:r>
      <w:r w:rsidR="004F14AE">
        <w:rPr>
          <w:rFonts w:ascii="Times New Roman" w:hAnsi="Times New Roman" w:cs="Times New Roman"/>
          <w:sz w:val="24"/>
          <w:szCs w:val="24"/>
        </w:rPr>
        <w:fldChar w:fldCharType="separate"/>
      </w:r>
      <w:r w:rsidR="004F14AE" w:rsidRPr="004F14AE">
        <w:rPr>
          <w:rFonts w:ascii="Times New Roman" w:hAnsi="Times New Roman" w:cs="Times New Roman"/>
          <w:sz w:val="24"/>
          <w:szCs w:val="24"/>
        </w:rPr>
        <w:t>(</w:t>
      </w:r>
      <w:r w:rsidR="004F14AE" w:rsidRPr="004F14AE">
        <w:rPr>
          <w:rFonts w:ascii="Times New Roman" w:hAnsi="Times New Roman" w:cs="Times New Roman"/>
          <w:i/>
          <w:iCs/>
          <w:sz w:val="24"/>
          <w:szCs w:val="24"/>
        </w:rPr>
        <w:t>Utilitarianism - New World Encyclopedia</w:t>
      </w:r>
      <w:r w:rsidR="004F14AE" w:rsidRPr="004F14AE">
        <w:rPr>
          <w:rFonts w:ascii="Times New Roman" w:hAnsi="Times New Roman" w:cs="Times New Roman"/>
          <w:sz w:val="24"/>
          <w:szCs w:val="24"/>
        </w:rPr>
        <w:t>)</w:t>
      </w:r>
      <w:r w:rsidR="004F14AE">
        <w:rPr>
          <w:rFonts w:ascii="Times New Roman" w:hAnsi="Times New Roman" w:cs="Times New Roman"/>
          <w:sz w:val="24"/>
          <w:szCs w:val="24"/>
        </w:rPr>
        <w:fldChar w:fldCharType="end"/>
      </w:r>
      <w:r w:rsidR="006A67C9">
        <w:rPr>
          <w:rFonts w:ascii="Times New Roman" w:hAnsi="Times New Roman" w:cs="Times New Roman"/>
          <w:sz w:val="24"/>
          <w:szCs w:val="24"/>
        </w:rPr>
        <w:t>.</w:t>
      </w:r>
      <w:r w:rsidR="007669E1">
        <w:rPr>
          <w:rFonts w:ascii="Times New Roman" w:hAnsi="Times New Roman" w:cs="Times New Roman"/>
          <w:sz w:val="24"/>
          <w:szCs w:val="24"/>
        </w:rPr>
        <w:t xml:space="preserve"> This, by far, is the most striking argument to primarily aid the net </w:t>
      </w:r>
      <w:r w:rsidR="00195BBE">
        <w:rPr>
          <w:rFonts w:ascii="Times New Roman" w:hAnsi="Times New Roman" w:cs="Times New Roman"/>
          <w:sz w:val="24"/>
          <w:szCs w:val="24"/>
        </w:rPr>
        <w:t xml:space="preserve">utility. In addition, another reason can be the happiness </w:t>
      </w:r>
      <w:r w:rsidR="00D45494">
        <w:rPr>
          <w:rFonts w:ascii="Times New Roman" w:hAnsi="Times New Roman" w:cs="Times New Roman"/>
          <w:sz w:val="24"/>
          <w:szCs w:val="24"/>
        </w:rPr>
        <w:t xml:space="preserve">of the parents of the students. One can argue the parents will never </w:t>
      </w:r>
      <w:r w:rsidR="00386C6D">
        <w:rPr>
          <w:rFonts w:ascii="Times New Roman" w:hAnsi="Times New Roman" w:cs="Times New Roman"/>
          <w:sz w:val="24"/>
          <w:szCs w:val="24"/>
        </w:rPr>
        <w:t xml:space="preserve">desire their children to be rewarded A grades </w:t>
      </w:r>
      <w:r w:rsidR="00B91A22">
        <w:rPr>
          <w:rFonts w:ascii="Times New Roman" w:hAnsi="Times New Roman" w:cs="Times New Roman"/>
          <w:sz w:val="24"/>
          <w:szCs w:val="24"/>
        </w:rPr>
        <w:t>without</w:t>
      </w:r>
      <w:r w:rsidR="00386C6D">
        <w:rPr>
          <w:rFonts w:ascii="Times New Roman" w:hAnsi="Times New Roman" w:cs="Times New Roman"/>
          <w:sz w:val="24"/>
          <w:szCs w:val="24"/>
        </w:rPr>
        <w:t xml:space="preserve"> assessing </w:t>
      </w:r>
      <w:r w:rsidR="0075253B">
        <w:rPr>
          <w:rFonts w:ascii="Times New Roman" w:hAnsi="Times New Roman" w:cs="Times New Roman"/>
          <w:sz w:val="24"/>
          <w:szCs w:val="24"/>
        </w:rPr>
        <w:t>their efforts and performance.</w:t>
      </w:r>
      <w:r w:rsidR="00B91A22">
        <w:rPr>
          <w:rFonts w:ascii="Times New Roman" w:hAnsi="Times New Roman" w:cs="Times New Roman"/>
          <w:sz w:val="24"/>
          <w:szCs w:val="24"/>
        </w:rPr>
        <w:t xml:space="preserve"> For instance, parents wish to be aware of the routine, performance and grades of children</w:t>
      </w:r>
      <w:r>
        <w:rPr>
          <w:rFonts w:ascii="Times New Roman" w:hAnsi="Times New Roman" w:cs="Times New Roman"/>
          <w:sz w:val="24"/>
          <w:szCs w:val="24"/>
        </w:rPr>
        <w:t>. It raises a valid point against the net utility as it will be decreased once the parents become unhappy.</w:t>
      </w:r>
      <w:r w:rsidR="00F33196">
        <w:rPr>
          <w:rFonts w:ascii="Times New Roman" w:hAnsi="Times New Roman" w:cs="Times New Roman"/>
          <w:sz w:val="24"/>
          <w:szCs w:val="24"/>
        </w:rPr>
        <w:t xml:space="preserve"> </w:t>
      </w:r>
    </w:p>
    <w:p w:rsidR="00F33196" w:rsidRDefault="00A9380B" w:rsidP="00D05F07">
      <w:pPr>
        <w:spacing w:after="0" w:line="480" w:lineRule="auto"/>
      </w:pPr>
      <w:r>
        <w:rPr>
          <w:rFonts w:ascii="Times New Roman" w:hAnsi="Times New Roman" w:cs="Times New Roman"/>
          <w:sz w:val="24"/>
          <w:szCs w:val="24"/>
        </w:rPr>
        <w:tab/>
      </w:r>
      <w:r w:rsidR="00B70A5A">
        <w:rPr>
          <w:rFonts w:ascii="Times New Roman" w:hAnsi="Times New Roman" w:cs="Times New Roman"/>
          <w:sz w:val="24"/>
          <w:szCs w:val="24"/>
        </w:rPr>
        <w:t>The onus lies on the teach</w:t>
      </w:r>
      <w:r w:rsidR="00896D5C">
        <w:rPr>
          <w:rFonts w:ascii="Times New Roman" w:hAnsi="Times New Roman" w:cs="Times New Roman"/>
          <w:sz w:val="24"/>
          <w:szCs w:val="24"/>
        </w:rPr>
        <w:t>er to decide whether or not t</w:t>
      </w:r>
      <w:r w:rsidR="00662F58">
        <w:rPr>
          <w:rFonts w:ascii="Times New Roman" w:hAnsi="Times New Roman" w:cs="Times New Roman"/>
          <w:sz w:val="24"/>
          <w:szCs w:val="24"/>
        </w:rPr>
        <w:t>o inform the parents. If the teacher decides not to inform the parents, the net utility will e</w:t>
      </w:r>
      <w:r w:rsidR="005077E6">
        <w:rPr>
          <w:rFonts w:ascii="Times New Roman" w:hAnsi="Times New Roman" w:cs="Times New Roman"/>
          <w:sz w:val="24"/>
          <w:szCs w:val="24"/>
        </w:rPr>
        <w:t>xpand tremendously. Both parents and children wil</w:t>
      </w:r>
      <w:r w:rsidR="004C5083">
        <w:rPr>
          <w:rFonts w:ascii="Times New Roman" w:hAnsi="Times New Roman" w:cs="Times New Roman"/>
          <w:sz w:val="24"/>
          <w:szCs w:val="24"/>
        </w:rPr>
        <w:t>l progress to be h</w:t>
      </w:r>
      <w:r w:rsidR="005077E6">
        <w:rPr>
          <w:rFonts w:ascii="Times New Roman" w:hAnsi="Times New Roman" w:cs="Times New Roman"/>
          <w:sz w:val="24"/>
          <w:szCs w:val="24"/>
        </w:rPr>
        <w:t>appy and max</w:t>
      </w:r>
      <w:r w:rsidR="004C5083">
        <w:rPr>
          <w:rFonts w:ascii="Times New Roman" w:hAnsi="Times New Roman" w:cs="Times New Roman"/>
          <w:sz w:val="24"/>
          <w:szCs w:val="24"/>
        </w:rPr>
        <w:t>imize the utility in true lette</w:t>
      </w:r>
      <w:r w:rsidR="005077E6">
        <w:rPr>
          <w:rFonts w:ascii="Times New Roman" w:hAnsi="Times New Roman" w:cs="Times New Roman"/>
          <w:sz w:val="24"/>
          <w:szCs w:val="24"/>
        </w:rPr>
        <w:t>r and spirits</w:t>
      </w:r>
      <w:r w:rsidR="004C5083">
        <w:rPr>
          <w:rFonts w:ascii="Times New Roman" w:hAnsi="Times New Roman" w:cs="Times New Roman"/>
          <w:sz w:val="24"/>
          <w:szCs w:val="24"/>
        </w:rPr>
        <w:t xml:space="preserve">. Thus, </w:t>
      </w:r>
      <w:r w:rsidR="009A099A">
        <w:rPr>
          <w:rFonts w:ascii="Times New Roman" w:hAnsi="Times New Roman" w:cs="Times New Roman"/>
          <w:sz w:val="24"/>
          <w:szCs w:val="24"/>
        </w:rPr>
        <w:t>th</w:t>
      </w:r>
      <w:r w:rsidR="00AB0CCC">
        <w:rPr>
          <w:rFonts w:ascii="Times New Roman" w:hAnsi="Times New Roman" w:cs="Times New Roman"/>
          <w:sz w:val="24"/>
          <w:szCs w:val="24"/>
        </w:rPr>
        <w:t xml:space="preserve">e </w:t>
      </w:r>
      <w:r w:rsidR="00E27D9D">
        <w:rPr>
          <w:rFonts w:ascii="Times New Roman" w:hAnsi="Times New Roman" w:cs="Times New Roman"/>
          <w:sz w:val="24"/>
          <w:szCs w:val="24"/>
        </w:rPr>
        <w:t>previous argument of parents n</w:t>
      </w:r>
      <w:r w:rsidR="00B90479">
        <w:rPr>
          <w:rFonts w:ascii="Times New Roman" w:hAnsi="Times New Roman" w:cs="Times New Roman"/>
          <w:sz w:val="24"/>
          <w:szCs w:val="24"/>
        </w:rPr>
        <w:t xml:space="preserve">ot being happy </w:t>
      </w:r>
      <w:r w:rsidR="00AF4CCC">
        <w:rPr>
          <w:rFonts w:ascii="Times New Roman" w:hAnsi="Times New Roman" w:cs="Times New Roman"/>
          <w:sz w:val="24"/>
          <w:szCs w:val="24"/>
        </w:rPr>
        <w:t xml:space="preserve">will </w:t>
      </w:r>
      <w:r w:rsidR="003F0676">
        <w:rPr>
          <w:rFonts w:ascii="Times New Roman" w:hAnsi="Times New Roman" w:cs="Times New Roman"/>
          <w:sz w:val="24"/>
          <w:szCs w:val="24"/>
        </w:rPr>
        <w:t>n</w:t>
      </w:r>
      <w:r w:rsidR="00A01229">
        <w:rPr>
          <w:rFonts w:ascii="Times New Roman" w:hAnsi="Times New Roman" w:cs="Times New Roman"/>
          <w:sz w:val="24"/>
          <w:szCs w:val="24"/>
        </w:rPr>
        <w:t>ever exist in the first place.</w:t>
      </w:r>
      <w:r w:rsidR="008F534F">
        <w:rPr>
          <w:rFonts w:ascii="Times New Roman" w:hAnsi="Times New Roman" w:cs="Times New Roman"/>
          <w:sz w:val="24"/>
          <w:szCs w:val="24"/>
        </w:rPr>
        <w:t xml:space="preserve"> In case the teacher decides to</w:t>
      </w:r>
      <w:r w:rsidR="009065B1">
        <w:rPr>
          <w:rFonts w:ascii="Times New Roman" w:hAnsi="Times New Roman" w:cs="Times New Roman"/>
          <w:sz w:val="24"/>
          <w:szCs w:val="24"/>
        </w:rPr>
        <w:t xml:space="preserve"> inform the parents, which is highly unlikely, the net utility</w:t>
      </w:r>
      <w:r w:rsidR="00D001D1">
        <w:rPr>
          <w:rFonts w:ascii="Times New Roman" w:hAnsi="Times New Roman" w:cs="Times New Roman"/>
          <w:sz w:val="24"/>
          <w:szCs w:val="24"/>
        </w:rPr>
        <w:t xml:space="preserve"> will be ambiguous. The parents of competent children that their children would have got the best grades under other cir</w:t>
      </w:r>
      <w:r w:rsidR="00C03296">
        <w:rPr>
          <w:rFonts w:ascii="Times New Roman" w:hAnsi="Times New Roman" w:cs="Times New Roman"/>
          <w:sz w:val="24"/>
          <w:szCs w:val="24"/>
        </w:rPr>
        <w:t>cumstances while the parents o</w:t>
      </w:r>
      <w:r w:rsidR="0072248B">
        <w:rPr>
          <w:rFonts w:ascii="Times New Roman" w:hAnsi="Times New Roman" w:cs="Times New Roman"/>
          <w:sz w:val="24"/>
          <w:szCs w:val="24"/>
        </w:rPr>
        <w:t>f below average children may not endorse</w:t>
      </w:r>
      <w:r w:rsidR="005058FF">
        <w:rPr>
          <w:rFonts w:ascii="Times New Roman" w:hAnsi="Times New Roman" w:cs="Times New Roman"/>
          <w:sz w:val="24"/>
          <w:szCs w:val="24"/>
        </w:rPr>
        <w:t xml:space="preserve"> the act. Such critica</w:t>
      </w:r>
      <w:r w:rsidR="003C162B">
        <w:rPr>
          <w:rFonts w:ascii="Times New Roman" w:hAnsi="Times New Roman" w:cs="Times New Roman"/>
          <w:sz w:val="24"/>
          <w:szCs w:val="24"/>
        </w:rPr>
        <w:t>l are the manifestat</w:t>
      </w:r>
      <w:r w:rsidR="00290340">
        <w:rPr>
          <w:rFonts w:ascii="Times New Roman" w:hAnsi="Times New Roman" w:cs="Times New Roman"/>
          <w:sz w:val="24"/>
          <w:szCs w:val="24"/>
        </w:rPr>
        <w:t>ions of the ut</w:t>
      </w:r>
      <w:r w:rsidR="00917F16">
        <w:rPr>
          <w:rFonts w:ascii="Times New Roman" w:hAnsi="Times New Roman" w:cs="Times New Roman"/>
          <w:sz w:val="24"/>
          <w:szCs w:val="24"/>
        </w:rPr>
        <w:t>i</w:t>
      </w:r>
      <w:r w:rsidR="00290340">
        <w:rPr>
          <w:rFonts w:ascii="Times New Roman" w:hAnsi="Times New Roman" w:cs="Times New Roman"/>
          <w:sz w:val="24"/>
          <w:szCs w:val="24"/>
        </w:rPr>
        <w:t>lity in this case.</w:t>
      </w:r>
      <w:r w:rsidR="00936C86">
        <w:rPr>
          <w:rFonts w:ascii="Times New Roman" w:hAnsi="Times New Roman" w:cs="Times New Roman"/>
          <w:sz w:val="24"/>
          <w:szCs w:val="24"/>
        </w:rPr>
        <w:t xml:space="preserve"> It can be established that the net </w:t>
      </w:r>
      <w:r w:rsidR="00A405B1">
        <w:rPr>
          <w:rFonts w:ascii="Times New Roman" w:hAnsi="Times New Roman" w:cs="Times New Roman"/>
          <w:sz w:val="24"/>
          <w:szCs w:val="24"/>
        </w:rPr>
        <w:t xml:space="preserve">utility lies at the very heart of maximizing happiness in the example </w:t>
      </w:r>
      <w:r w:rsidR="00182FF2">
        <w:rPr>
          <w:rFonts w:ascii="Times New Roman" w:hAnsi="Times New Roman" w:cs="Times New Roman"/>
          <w:sz w:val="24"/>
          <w:szCs w:val="24"/>
        </w:rPr>
        <w:t>derived from specific</w:t>
      </w:r>
      <w:r w:rsidR="003C2E0E">
        <w:rPr>
          <w:rFonts w:ascii="Times New Roman" w:hAnsi="Times New Roman" w:cs="Times New Roman"/>
          <w:sz w:val="24"/>
          <w:szCs w:val="24"/>
        </w:rPr>
        <w:t xml:space="preserve"> scenarios and assumptions.</w:t>
      </w:r>
      <w:r w:rsidR="00C62914">
        <w:t xml:space="preserve"> </w:t>
      </w:r>
    </w:p>
    <w:p w:rsidR="00C62914" w:rsidRPr="00F219B8" w:rsidRDefault="00A9380B" w:rsidP="00D05F07">
      <w:pPr>
        <w:spacing w:after="0" w:line="480" w:lineRule="auto"/>
        <w:rPr>
          <w:rFonts w:ascii="Times New Roman" w:hAnsi="Times New Roman" w:cs="Times New Roman"/>
          <w:sz w:val="24"/>
          <w:szCs w:val="24"/>
        </w:rPr>
      </w:pPr>
      <w:r w:rsidRPr="00F219B8">
        <w:rPr>
          <w:rFonts w:ascii="Times New Roman" w:hAnsi="Times New Roman" w:cs="Times New Roman"/>
          <w:sz w:val="24"/>
          <w:szCs w:val="24"/>
        </w:rPr>
        <w:tab/>
      </w:r>
      <w:r w:rsidR="00EA7023" w:rsidRPr="00F219B8">
        <w:rPr>
          <w:rFonts w:ascii="Times New Roman" w:hAnsi="Times New Roman" w:cs="Times New Roman"/>
          <w:sz w:val="24"/>
          <w:szCs w:val="24"/>
        </w:rPr>
        <w:t>It is worthy to mention the student may get</w:t>
      </w:r>
      <w:r w:rsidR="007033A4" w:rsidRPr="00F219B8">
        <w:rPr>
          <w:rFonts w:ascii="Times New Roman" w:hAnsi="Times New Roman" w:cs="Times New Roman"/>
          <w:sz w:val="24"/>
          <w:szCs w:val="24"/>
        </w:rPr>
        <w:t xml:space="preserve"> potential assistance fr</w:t>
      </w:r>
      <w:r w:rsidR="00EC2F7B" w:rsidRPr="00F219B8">
        <w:rPr>
          <w:rFonts w:ascii="Times New Roman" w:hAnsi="Times New Roman" w:cs="Times New Roman"/>
          <w:sz w:val="24"/>
          <w:szCs w:val="24"/>
        </w:rPr>
        <w:t xml:space="preserve">om the grades in </w:t>
      </w:r>
      <w:r w:rsidR="004C6A85" w:rsidRPr="00F219B8">
        <w:rPr>
          <w:rFonts w:ascii="Times New Roman" w:hAnsi="Times New Roman" w:cs="Times New Roman"/>
          <w:sz w:val="24"/>
          <w:szCs w:val="24"/>
        </w:rPr>
        <w:t>future end</w:t>
      </w:r>
      <w:r w:rsidR="00EC2F7B" w:rsidRPr="00F219B8">
        <w:rPr>
          <w:rFonts w:ascii="Times New Roman" w:hAnsi="Times New Roman" w:cs="Times New Roman"/>
          <w:sz w:val="24"/>
          <w:szCs w:val="24"/>
        </w:rPr>
        <w:t>e</w:t>
      </w:r>
      <w:r w:rsidR="004C6A85" w:rsidRPr="00F219B8">
        <w:rPr>
          <w:rFonts w:ascii="Times New Roman" w:hAnsi="Times New Roman" w:cs="Times New Roman"/>
          <w:sz w:val="24"/>
          <w:szCs w:val="24"/>
        </w:rPr>
        <w:t xml:space="preserve">avors. Getting admission </w:t>
      </w:r>
      <w:r w:rsidR="00F219B8" w:rsidRPr="00F219B8">
        <w:rPr>
          <w:rFonts w:ascii="Times New Roman" w:hAnsi="Times New Roman" w:cs="Times New Roman"/>
          <w:sz w:val="24"/>
          <w:szCs w:val="24"/>
        </w:rPr>
        <w:t>in</w:t>
      </w:r>
      <w:r w:rsidR="004C6A85" w:rsidRPr="00F219B8">
        <w:rPr>
          <w:rFonts w:ascii="Times New Roman" w:hAnsi="Times New Roman" w:cs="Times New Roman"/>
          <w:sz w:val="24"/>
          <w:szCs w:val="24"/>
        </w:rPr>
        <w:t xml:space="preserve"> the college or university and in the</w:t>
      </w:r>
      <w:r w:rsidR="005143F6" w:rsidRPr="00F219B8">
        <w:rPr>
          <w:rFonts w:ascii="Times New Roman" w:hAnsi="Times New Roman" w:cs="Times New Roman"/>
          <w:sz w:val="24"/>
          <w:szCs w:val="24"/>
        </w:rPr>
        <w:t xml:space="preserve"> long-term, acquiring </w:t>
      </w:r>
      <w:r w:rsidR="006B5D66" w:rsidRPr="00F219B8">
        <w:rPr>
          <w:rFonts w:ascii="Times New Roman" w:hAnsi="Times New Roman" w:cs="Times New Roman"/>
          <w:sz w:val="24"/>
          <w:szCs w:val="24"/>
        </w:rPr>
        <w:t>a jo</w:t>
      </w:r>
      <w:r w:rsidR="00EC2F7B" w:rsidRPr="00F219B8">
        <w:rPr>
          <w:rFonts w:ascii="Times New Roman" w:hAnsi="Times New Roman" w:cs="Times New Roman"/>
          <w:sz w:val="24"/>
          <w:szCs w:val="24"/>
        </w:rPr>
        <w:t>b can also be associated with the practice for granting A grade to each student.</w:t>
      </w:r>
      <w:r w:rsidR="00F834A7" w:rsidRPr="00F219B8">
        <w:rPr>
          <w:rFonts w:ascii="Times New Roman" w:hAnsi="Times New Roman" w:cs="Times New Roman"/>
          <w:sz w:val="24"/>
          <w:szCs w:val="24"/>
        </w:rPr>
        <w:t xml:space="preserve"> </w:t>
      </w:r>
      <w:r w:rsidR="0006220C" w:rsidRPr="00F219B8">
        <w:rPr>
          <w:rFonts w:ascii="Times New Roman" w:hAnsi="Times New Roman" w:cs="Times New Roman"/>
          <w:sz w:val="24"/>
          <w:szCs w:val="24"/>
        </w:rPr>
        <w:t>It further maximizes th</w:t>
      </w:r>
      <w:r w:rsidR="00762A7C" w:rsidRPr="00F219B8">
        <w:rPr>
          <w:rFonts w:ascii="Times New Roman" w:hAnsi="Times New Roman" w:cs="Times New Roman"/>
          <w:sz w:val="24"/>
          <w:szCs w:val="24"/>
        </w:rPr>
        <w:t>e value of net utility</w:t>
      </w:r>
      <w:r w:rsidR="00F219B8">
        <w:rPr>
          <w:rFonts w:ascii="Times New Roman" w:hAnsi="Times New Roman" w:cs="Times New Roman"/>
          <w:sz w:val="24"/>
          <w:szCs w:val="24"/>
        </w:rPr>
        <w:t xml:space="preserve"> by </w:t>
      </w:r>
      <w:r w:rsidR="007D1823">
        <w:rPr>
          <w:rFonts w:ascii="Times New Roman" w:hAnsi="Times New Roman" w:cs="Times New Roman"/>
          <w:sz w:val="24"/>
          <w:szCs w:val="24"/>
        </w:rPr>
        <w:t xml:space="preserve">adding other possible variables with the outcome of </w:t>
      </w:r>
      <w:r w:rsidR="00E92459">
        <w:rPr>
          <w:rFonts w:ascii="Times New Roman" w:hAnsi="Times New Roman" w:cs="Times New Roman"/>
          <w:sz w:val="24"/>
          <w:szCs w:val="24"/>
        </w:rPr>
        <w:t>happiness.</w:t>
      </w:r>
      <w:r w:rsidR="00D235AF">
        <w:rPr>
          <w:rFonts w:ascii="Times New Roman" w:hAnsi="Times New Roman" w:cs="Times New Roman"/>
          <w:sz w:val="24"/>
          <w:szCs w:val="24"/>
        </w:rPr>
        <w:t xml:space="preserve"> </w:t>
      </w:r>
      <w:r w:rsidR="000602C5">
        <w:rPr>
          <w:rFonts w:ascii="Times New Roman" w:hAnsi="Times New Roman" w:cs="Times New Roman"/>
          <w:sz w:val="24"/>
          <w:szCs w:val="24"/>
        </w:rPr>
        <w:t xml:space="preserve"> </w:t>
      </w:r>
      <w:r w:rsidR="00DA78EC">
        <w:rPr>
          <w:rFonts w:ascii="Times New Roman" w:hAnsi="Times New Roman" w:cs="Times New Roman"/>
          <w:sz w:val="24"/>
          <w:szCs w:val="24"/>
        </w:rPr>
        <w:t xml:space="preserve"> </w:t>
      </w:r>
      <w:r w:rsidR="003B002D">
        <w:rPr>
          <w:rFonts w:ascii="Times New Roman" w:hAnsi="Times New Roman" w:cs="Times New Roman"/>
          <w:sz w:val="24"/>
          <w:szCs w:val="24"/>
        </w:rPr>
        <w:t xml:space="preserve"> </w:t>
      </w:r>
      <w:r w:rsidR="008D6D08" w:rsidRPr="00F219B8">
        <w:rPr>
          <w:rFonts w:ascii="Times New Roman" w:hAnsi="Times New Roman" w:cs="Times New Roman"/>
          <w:sz w:val="24"/>
          <w:szCs w:val="24"/>
        </w:rPr>
        <w:t xml:space="preserve"> </w:t>
      </w:r>
      <w:r w:rsidR="00EC2F7B" w:rsidRPr="00F219B8">
        <w:rPr>
          <w:rFonts w:ascii="Times New Roman" w:hAnsi="Times New Roman" w:cs="Times New Roman"/>
          <w:sz w:val="24"/>
          <w:szCs w:val="24"/>
        </w:rPr>
        <w:t xml:space="preserve"> </w:t>
      </w:r>
    </w:p>
    <w:p w:rsidR="00B67C4E" w:rsidRDefault="00B67C4E" w:rsidP="00DA78EC">
      <w:pPr>
        <w:spacing w:after="0" w:line="480" w:lineRule="auto"/>
        <w:rPr>
          <w:rFonts w:ascii="Times New Roman" w:hAnsi="Times New Roman" w:cs="Times New Roman"/>
          <w:b/>
          <w:sz w:val="24"/>
          <w:szCs w:val="24"/>
        </w:rPr>
      </w:pPr>
    </w:p>
    <w:p w:rsidR="003D406F" w:rsidRPr="00DA78EC" w:rsidRDefault="00A9380B" w:rsidP="00DA78EC">
      <w:pPr>
        <w:spacing w:after="0" w:line="480" w:lineRule="auto"/>
        <w:rPr>
          <w:rFonts w:ascii="Times New Roman" w:hAnsi="Times New Roman" w:cs="Times New Roman"/>
          <w:b/>
          <w:sz w:val="24"/>
          <w:szCs w:val="24"/>
        </w:rPr>
      </w:pPr>
      <w:r w:rsidRPr="00DA78EC">
        <w:rPr>
          <w:rFonts w:ascii="Times New Roman" w:hAnsi="Times New Roman" w:cs="Times New Roman"/>
          <w:b/>
          <w:sz w:val="24"/>
          <w:szCs w:val="24"/>
        </w:rPr>
        <w:lastRenderedPageBreak/>
        <w:t>Conclusion</w:t>
      </w:r>
    </w:p>
    <w:p w:rsidR="00DA78EC" w:rsidRDefault="00A9380B" w:rsidP="00DA78E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11818">
        <w:rPr>
          <w:rFonts w:ascii="Times New Roman" w:hAnsi="Times New Roman" w:cs="Times New Roman"/>
          <w:sz w:val="24"/>
          <w:szCs w:val="24"/>
        </w:rPr>
        <w:t xml:space="preserve">The principle of utilitarianism harnesses the act of the teacher by maximizing the net utility. </w:t>
      </w:r>
      <w:r w:rsidR="00A85D6C">
        <w:rPr>
          <w:rFonts w:ascii="Times New Roman" w:hAnsi="Times New Roman" w:cs="Times New Roman"/>
          <w:sz w:val="24"/>
          <w:szCs w:val="24"/>
        </w:rPr>
        <w:t>The teacher advances to make all the student</w:t>
      </w:r>
      <w:r w:rsidR="00AE2594">
        <w:rPr>
          <w:rFonts w:ascii="Times New Roman" w:hAnsi="Times New Roman" w:cs="Times New Roman"/>
          <w:sz w:val="24"/>
          <w:szCs w:val="24"/>
        </w:rPr>
        <w:t>s</w:t>
      </w:r>
      <w:r w:rsidR="00A85D6C">
        <w:rPr>
          <w:rFonts w:ascii="Times New Roman" w:hAnsi="Times New Roman" w:cs="Times New Roman"/>
          <w:sz w:val="24"/>
          <w:szCs w:val="24"/>
        </w:rPr>
        <w:t xml:space="preserve"> happy and also feels happy to</w:t>
      </w:r>
      <w:r w:rsidR="002544B8">
        <w:rPr>
          <w:rFonts w:ascii="Times New Roman" w:hAnsi="Times New Roman" w:cs="Times New Roman"/>
          <w:sz w:val="24"/>
          <w:szCs w:val="24"/>
        </w:rPr>
        <w:t xml:space="preserve"> have a class filled with intelligent student</w:t>
      </w:r>
      <w:r w:rsidR="00F41B1B">
        <w:rPr>
          <w:rFonts w:ascii="Times New Roman" w:hAnsi="Times New Roman" w:cs="Times New Roman"/>
          <w:sz w:val="24"/>
          <w:szCs w:val="24"/>
        </w:rPr>
        <w:t>s.</w:t>
      </w:r>
      <w:r w:rsidR="00336284">
        <w:rPr>
          <w:rFonts w:ascii="Times New Roman" w:hAnsi="Times New Roman" w:cs="Times New Roman"/>
          <w:sz w:val="24"/>
          <w:szCs w:val="24"/>
        </w:rPr>
        <w:t xml:space="preserve"> A wide range of other reasons contribute to making it contentious but the critical assessment </w:t>
      </w:r>
      <w:r w:rsidR="008559CA">
        <w:rPr>
          <w:rFonts w:ascii="Times New Roman" w:hAnsi="Times New Roman" w:cs="Times New Roman"/>
          <w:sz w:val="24"/>
          <w:szCs w:val="24"/>
        </w:rPr>
        <w:t>of the matter reflects the consolidation of the net utility</w:t>
      </w:r>
      <w:r w:rsidR="004B60E4">
        <w:rPr>
          <w:rFonts w:ascii="Times New Roman" w:hAnsi="Times New Roman" w:cs="Times New Roman"/>
          <w:sz w:val="24"/>
          <w:szCs w:val="24"/>
        </w:rPr>
        <w:t xml:space="preserve">. For instance, the students will have better opportunities to be enrolled in colleges or accomplishing a good job by obtaining </w:t>
      </w:r>
      <w:r w:rsidR="00BF4CC4">
        <w:rPr>
          <w:rFonts w:ascii="Times New Roman" w:hAnsi="Times New Roman" w:cs="Times New Roman"/>
          <w:sz w:val="24"/>
          <w:szCs w:val="24"/>
        </w:rPr>
        <w:t xml:space="preserve">top grades. </w:t>
      </w:r>
      <w:r w:rsidR="00D47C0E">
        <w:rPr>
          <w:rFonts w:ascii="Times New Roman" w:hAnsi="Times New Roman" w:cs="Times New Roman"/>
          <w:sz w:val="24"/>
          <w:szCs w:val="24"/>
        </w:rPr>
        <w:t xml:space="preserve">Moreover, the parents will also cherish the success of the children if the teachers </w:t>
      </w:r>
      <w:r w:rsidR="00392052">
        <w:rPr>
          <w:rFonts w:ascii="Times New Roman" w:hAnsi="Times New Roman" w:cs="Times New Roman"/>
          <w:sz w:val="24"/>
          <w:szCs w:val="24"/>
        </w:rPr>
        <w:t>prevent from telling the parents about the grading scheme</w:t>
      </w:r>
      <w:r w:rsidR="0058237E">
        <w:rPr>
          <w:rFonts w:ascii="Times New Roman" w:hAnsi="Times New Roman" w:cs="Times New Roman"/>
          <w:sz w:val="24"/>
          <w:szCs w:val="24"/>
        </w:rPr>
        <w:t xml:space="preserve">. All these values are an explicit illustration </w:t>
      </w:r>
      <w:r w:rsidR="008E621E">
        <w:rPr>
          <w:rFonts w:ascii="Times New Roman" w:hAnsi="Times New Roman" w:cs="Times New Roman"/>
          <w:sz w:val="24"/>
          <w:szCs w:val="24"/>
        </w:rPr>
        <w:t xml:space="preserve">of the factors supplementing the </w:t>
      </w:r>
      <w:r w:rsidR="000A77F0">
        <w:rPr>
          <w:rFonts w:ascii="Times New Roman" w:hAnsi="Times New Roman" w:cs="Times New Roman"/>
          <w:sz w:val="24"/>
          <w:szCs w:val="24"/>
        </w:rPr>
        <w:t>utility</w:t>
      </w:r>
      <w:r w:rsidR="00D40C67">
        <w:rPr>
          <w:rFonts w:ascii="Times New Roman" w:hAnsi="Times New Roman" w:cs="Times New Roman"/>
          <w:sz w:val="24"/>
          <w:szCs w:val="24"/>
        </w:rPr>
        <w:t>. However, there also exists an instance where the value decreases and the act becomes impermissible in the context of utilitarianis</w:t>
      </w:r>
      <w:r w:rsidR="00665008">
        <w:rPr>
          <w:rFonts w:ascii="Times New Roman" w:hAnsi="Times New Roman" w:cs="Times New Roman"/>
          <w:sz w:val="24"/>
          <w:szCs w:val="24"/>
        </w:rPr>
        <w:t xml:space="preserve">m. If all the students were not competent and were in the last year of their medical practice or college, it would have cast the worst impacts. </w:t>
      </w:r>
      <w:r w:rsidR="00863A30">
        <w:rPr>
          <w:rFonts w:ascii="Times New Roman" w:hAnsi="Times New Roman" w:cs="Times New Roman"/>
          <w:sz w:val="24"/>
          <w:szCs w:val="24"/>
        </w:rPr>
        <w:t xml:space="preserve">The patients in the medical settings would have </w:t>
      </w:r>
      <w:r w:rsidR="00D927F5">
        <w:rPr>
          <w:rFonts w:ascii="Times New Roman" w:hAnsi="Times New Roman" w:cs="Times New Roman"/>
          <w:sz w:val="24"/>
          <w:szCs w:val="24"/>
        </w:rPr>
        <w:t>received</w:t>
      </w:r>
      <w:r w:rsidR="00863A30">
        <w:rPr>
          <w:rFonts w:ascii="Times New Roman" w:hAnsi="Times New Roman" w:cs="Times New Roman"/>
          <w:sz w:val="24"/>
          <w:szCs w:val="24"/>
        </w:rPr>
        <w:t xml:space="preserve"> the adverse impact </w:t>
      </w:r>
      <w:r w:rsidR="00D927F5">
        <w:rPr>
          <w:rFonts w:ascii="Times New Roman" w:hAnsi="Times New Roman" w:cs="Times New Roman"/>
          <w:sz w:val="24"/>
          <w:szCs w:val="24"/>
        </w:rPr>
        <w:t>as the students will be incompetent. It can be termed</w:t>
      </w:r>
      <w:r w:rsidR="00CB3803">
        <w:rPr>
          <w:rFonts w:ascii="Times New Roman" w:hAnsi="Times New Roman" w:cs="Times New Roman"/>
          <w:sz w:val="24"/>
          <w:szCs w:val="24"/>
        </w:rPr>
        <w:t xml:space="preserve"> as a rare and worst case scenario. </w:t>
      </w:r>
      <w:r w:rsidR="00442B04">
        <w:rPr>
          <w:rFonts w:ascii="Times New Roman" w:hAnsi="Times New Roman" w:cs="Times New Roman"/>
          <w:sz w:val="24"/>
          <w:szCs w:val="24"/>
        </w:rPr>
        <w:t xml:space="preserve">The guiding principle of utilitarianism in each kind has </w:t>
      </w:r>
      <w:r w:rsidR="006F7E5C">
        <w:rPr>
          <w:rFonts w:ascii="Times New Roman" w:hAnsi="Times New Roman" w:cs="Times New Roman"/>
          <w:sz w:val="24"/>
          <w:szCs w:val="24"/>
        </w:rPr>
        <w:t>glorified the metrics of observing the utility and happiness ratio.</w:t>
      </w:r>
      <w:r w:rsidR="008E4790">
        <w:rPr>
          <w:rFonts w:ascii="Times New Roman" w:hAnsi="Times New Roman" w:cs="Times New Roman"/>
          <w:sz w:val="24"/>
          <w:szCs w:val="24"/>
        </w:rPr>
        <w:t xml:space="preserve"> </w:t>
      </w:r>
      <w:r w:rsidR="00334C2D">
        <w:rPr>
          <w:rFonts w:ascii="Times New Roman" w:hAnsi="Times New Roman" w:cs="Times New Roman"/>
          <w:sz w:val="24"/>
          <w:szCs w:val="24"/>
        </w:rPr>
        <w:t>The morality of the</w:t>
      </w:r>
      <w:r w:rsidR="002753C0">
        <w:rPr>
          <w:rFonts w:ascii="Times New Roman" w:hAnsi="Times New Roman" w:cs="Times New Roman"/>
          <w:sz w:val="24"/>
          <w:szCs w:val="24"/>
        </w:rPr>
        <w:t xml:space="preserve"> </w:t>
      </w:r>
      <w:r w:rsidR="00D57A7A">
        <w:rPr>
          <w:rFonts w:ascii="Times New Roman" w:hAnsi="Times New Roman" w:cs="Times New Roman"/>
          <w:sz w:val="24"/>
          <w:szCs w:val="24"/>
        </w:rPr>
        <w:t>issue pertains to the</w:t>
      </w:r>
      <w:r w:rsidR="00673F18">
        <w:rPr>
          <w:rFonts w:ascii="Times New Roman" w:hAnsi="Times New Roman" w:cs="Times New Roman"/>
          <w:sz w:val="24"/>
          <w:szCs w:val="24"/>
        </w:rPr>
        <w:t xml:space="preserve"> manifestation of happiness produced from </w:t>
      </w:r>
      <w:r w:rsidR="00AA6979">
        <w:rPr>
          <w:rFonts w:ascii="Times New Roman" w:hAnsi="Times New Roman" w:cs="Times New Roman"/>
          <w:sz w:val="24"/>
          <w:szCs w:val="24"/>
        </w:rPr>
        <w:t>it. Irrefutably, the approach has received criticism because of entirely over</w:t>
      </w:r>
      <w:r w:rsidR="00D10DE0">
        <w:rPr>
          <w:rFonts w:ascii="Times New Roman" w:hAnsi="Times New Roman" w:cs="Times New Roman"/>
          <w:sz w:val="24"/>
          <w:szCs w:val="24"/>
        </w:rPr>
        <w:t>looking the morality and intention of the act.</w:t>
      </w:r>
      <w:r w:rsidR="00CA63E2">
        <w:rPr>
          <w:rFonts w:ascii="Times New Roman" w:hAnsi="Times New Roman" w:cs="Times New Roman"/>
          <w:sz w:val="24"/>
          <w:szCs w:val="24"/>
        </w:rPr>
        <w:t xml:space="preserve"> </w:t>
      </w:r>
      <w:r w:rsidR="008C7418">
        <w:rPr>
          <w:rFonts w:ascii="Times New Roman" w:hAnsi="Times New Roman" w:cs="Times New Roman"/>
          <w:sz w:val="24"/>
          <w:szCs w:val="24"/>
        </w:rPr>
        <w:t>However,</w:t>
      </w:r>
      <w:r w:rsidR="00A93C87">
        <w:rPr>
          <w:rFonts w:ascii="Times New Roman" w:hAnsi="Times New Roman" w:cs="Times New Roman"/>
          <w:sz w:val="24"/>
          <w:szCs w:val="24"/>
        </w:rPr>
        <w:t xml:space="preserve"> granting top</w:t>
      </w:r>
      <w:r w:rsidR="00AD3F4D">
        <w:rPr>
          <w:rFonts w:ascii="Times New Roman" w:hAnsi="Times New Roman" w:cs="Times New Roman"/>
          <w:sz w:val="24"/>
          <w:szCs w:val="24"/>
        </w:rPr>
        <w:t xml:space="preserve"> grades to the children maxi</w:t>
      </w:r>
      <w:r w:rsidR="00334E75">
        <w:rPr>
          <w:rFonts w:ascii="Times New Roman" w:hAnsi="Times New Roman" w:cs="Times New Roman"/>
          <w:sz w:val="24"/>
          <w:szCs w:val="24"/>
        </w:rPr>
        <w:t>mizes</w:t>
      </w:r>
      <w:r w:rsidR="00E02F0F">
        <w:rPr>
          <w:rFonts w:ascii="Times New Roman" w:hAnsi="Times New Roman" w:cs="Times New Roman"/>
          <w:sz w:val="24"/>
          <w:szCs w:val="24"/>
        </w:rPr>
        <w:t xml:space="preserve"> the happiness, supplem</w:t>
      </w:r>
      <w:r w:rsidR="008F0D2E">
        <w:rPr>
          <w:rFonts w:ascii="Times New Roman" w:hAnsi="Times New Roman" w:cs="Times New Roman"/>
          <w:sz w:val="24"/>
          <w:szCs w:val="24"/>
        </w:rPr>
        <w:t>ents the net utility value and</w:t>
      </w:r>
      <w:r w:rsidR="004B0C9E">
        <w:rPr>
          <w:rFonts w:ascii="Times New Roman" w:hAnsi="Times New Roman" w:cs="Times New Roman"/>
          <w:sz w:val="24"/>
          <w:szCs w:val="24"/>
        </w:rPr>
        <w:t xml:space="preserve"> advances</w:t>
      </w:r>
      <w:r w:rsidR="0080608B">
        <w:rPr>
          <w:rFonts w:ascii="Times New Roman" w:hAnsi="Times New Roman" w:cs="Times New Roman"/>
          <w:sz w:val="24"/>
          <w:szCs w:val="24"/>
        </w:rPr>
        <w:t xml:space="preserve"> for the welfare of the community. </w:t>
      </w:r>
    </w:p>
    <w:p w:rsidR="004F14AE" w:rsidRDefault="004F14AE" w:rsidP="00DA78EC">
      <w:pPr>
        <w:spacing w:after="0" w:line="480" w:lineRule="auto"/>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4F14AE" w:rsidRDefault="004F14AE" w:rsidP="004F14AE">
      <w:pPr>
        <w:spacing w:after="0" w:line="480" w:lineRule="auto"/>
        <w:rPr>
          <w:rFonts w:ascii="Times New Roman" w:hAnsi="Times New Roman" w:cs="Times New Roman"/>
          <w:sz w:val="24"/>
          <w:szCs w:val="24"/>
        </w:rPr>
      </w:pPr>
    </w:p>
    <w:p w:rsidR="004B59D5" w:rsidRDefault="00A9380B" w:rsidP="004F14AE">
      <w:pPr>
        <w:spacing w:after="0" w:line="480" w:lineRule="auto"/>
        <w:ind w:left="3600" w:firstLine="720"/>
        <w:rPr>
          <w:rFonts w:ascii="Times New Roman" w:hAnsi="Times New Roman" w:cs="Times New Roman"/>
          <w:sz w:val="24"/>
          <w:szCs w:val="24"/>
        </w:rPr>
      </w:pPr>
      <w:r>
        <w:rPr>
          <w:rFonts w:ascii="Times New Roman" w:hAnsi="Times New Roman" w:cs="Times New Roman"/>
          <w:sz w:val="24"/>
          <w:szCs w:val="24"/>
        </w:rPr>
        <w:t>Works Cited</w:t>
      </w:r>
    </w:p>
    <w:p w:rsidR="004F14AE" w:rsidRPr="004F14AE" w:rsidRDefault="00A9380B" w:rsidP="004F14A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F14AE">
        <w:rPr>
          <w:rFonts w:ascii="Times New Roman" w:hAnsi="Times New Roman" w:cs="Times New Roman"/>
          <w:i/>
          <w:iCs/>
          <w:sz w:val="24"/>
        </w:rPr>
        <w:t>Utilitarianism | Philosophy Talk</w:t>
      </w:r>
      <w:r w:rsidRPr="004F14AE">
        <w:rPr>
          <w:rFonts w:ascii="Times New Roman" w:hAnsi="Times New Roman" w:cs="Times New Roman"/>
          <w:sz w:val="24"/>
        </w:rPr>
        <w:t>. https://www.philosophytalk.org/shows/utilitarianism. Accessed 7 May 2019.</w:t>
      </w:r>
    </w:p>
    <w:p w:rsidR="004F14AE" w:rsidRPr="004F14AE" w:rsidRDefault="00A9380B" w:rsidP="004F14AE">
      <w:pPr>
        <w:pStyle w:val="Bibliography"/>
        <w:rPr>
          <w:rFonts w:ascii="Times New Roman" w:hAnsi="Times New Roman" w:cs="Times New Roman"/>
          <w:sz w:val="24"/>
        </w:rPr>
      </w:pPr>
      <w:r w:rsidRPr="004F14AE">
        <w:rPr>
          <w:rFonts w:ascii="Times New Roman" w:hAnsi="Times New Roman" w:cs="Times New Roman"/>
          <w:i/>
          <w:iCs/>
          <w:sz w:val="24"/>
        </w:rPr>
        <w:t>Utilitarianism - New World Encyclopedia</w:t>
      </w:r>
      <w:r w:rsidRPr="004F14AE">
        <w:rPr>
          <w:rFonts w:ascii="Times New Roman" w:hAnsi="Times New Roman" w:cs="Times New Roman"/>
          <w:sz w:val="24"/>
        </w:rPr>
        <w:t>. https://www.newworldencyclopedia.org/entry/Utilitarianism. Accessed 7 May 2019.</w:t>
      </w:r>
    </w:p>
    <w:p w:rsidR="004F14AE" w:rsidRPr="004F14AE" w:rsidRDefault="00A9380B" w:rsidP="004F14AE">
      <w:pPr>
        <w:pStyle w:val="Bibliography"/>
        <w:rPr>
          <w:rFonts w:ascii="Times New Roman" w:hAnsi="Times New Roman" w:cs="Times New Roman"/>
          <w:sz w:val="24"/>
        </w:rPr>
      </w:pPr>
      <w:r w:rsidRPr="004F14AE">
        <w:rPr>
          <w:rFonts w:ascii="Times New Roman" w:hAnsi="Times New Roman" w:cs="Times New Roman"/>
          <w:i/>
          <w:iCs/>
          <w:sz w:val="24"/>
        </w:rPr>
        <w:t>Utilitarianism, Act and Rule | Internet Encyclopedia of Philosophy</w:t>
      </w:r>
      <w:r w:rsidRPr="004F14AE">
        <w:rPr>
          <w:rFonts w:ascii="Times New Roman" w:hAnsi="Times New Roman" w:cs="Times New Roman"/>
          <w:sz w:val="24"/>
        </w:rPr>
        <w:t>. https://www.iep.utm.edu/util-a-r/. Accessed 7 May 2019.</w:t>
      </w:r>
    </w:p>
    <w:p w:rsidR="004B59D5" w:rsidRPr="00A8393A" w:rsidRDefault="00A9380B"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697B" w:rsidRDefault="009D697B">
      <w:pPr>
        <w:spacing w:after="0" w:line="240" w:lineRule="auto"/>
      </w:pPr>
      <w:r>
        <w:separator/>
      </w:r>
    </w:p>
  </w:endnote>
  <w:endnote w:type="continuationSeparator" w:id="0">
    <w:p w:rsidR="009D697B" w:rsidRDefault="009D69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697B" w:rsidRDefault="009D697B">
      <w:pPr>
        <w:spacing w:after="0" w:line="240" w:lineRule="auto"/>
      </w:pPr>
      <w:r>
        <w:separator/>
      </w:r>
    </w:p>
  </w:footnote>
  <w:footnote w:type="continuationSeparator" w:id="0">
    <w:p w:rsidR="009D697B" w:rsidRDefault="009D69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A9380B"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C00B78">
          <w:rPr>
            <w:rFonts w:ascii="Times New Roman" w:hAnsi="Times New Roman" w:cs="Times New Roman"/>
            <w:noProof/>
            <w:sz w:val="24"/>
            <w:szCs w:val="24"/>
          </w:rPr>
          <w:t>6</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0749B"/>
    <w:rsid w:val="0000793F"/>
    <w:rsid w:val="000127DA"/>
    <w:rsid w:val="00015D0E"/>
    <w:rsid w:val="00016841"/>
    <w:rsid w:val="00017088"/>
    <w:rsid w:val="00022A60"/>
    <w:rsid w:val="00025090"/>
    <w:rsid w:val="0002749C"/>
    <w:rsid w:val="000342BB"/>
    <w:rsid w:val="00035B3B"/>
    <w:rsid w:val="00043342"/>
    <w:rsid w:val="000602BF"/>
    <w:rsid w:val="000602C5"/>
    <w:rsid w:val="0006067B"/>
    <w:rsid w:val="0006220C"/>
    <w:rsid w:val="000636D6"/>
    <w:rsid w:val="00067A0C"/>
    <w:rsid w:val="000709CD"/>
    <w:rsid w:val="00076E5D"/>
    <w:rsid w:val="00092C9E"/>
    <w:rsid w:val="00093565"/>
    <w:rsid w:val="000A2BE5"/>
    <w:rsid w:val="000A77F0"/>
    <w:rsid w:val="000B74EC"/>
    <w:rsid w:val="000B7FB2"/>
    <w:rsid w:val="000D418D"/>
    <w:rsid w:val="000E132D"/>
    <w:rsid w:val="000E71B9"/>
    <w:rsid w:val="000F7394"/>
    <w:rsid w:val="00101342"/>
    <w:rsid w:val="00102984"/>
    <w:rsid w:val="00106274"/>
    <w:rsid w:val="00112788"/>
    <w:rsid w:val="001136A0"/>
    <w:rsid w:val="001201C0"/>
    <w:rsid w:val="001241A6"/>
    <w:rsid w:val="00135D7D"/>
    <w:rsid w:val="00143303"/>
    <w:rsid w:val="00143A67"/>
    <w:rsid w:val="00150D7A"/>
    <w:rsid w:val="00153137"/>
    <w:rsid w:val="001545CB"/>
    <w:rsid w:val="001557AE"/>
    <w:rsid w:val="0015603F"/>
    <w:rsid w:val="00162D7F"/>
    <w:rsid w:val="0017136B"/>
    <w:rsid w:val="00173EF4"/>
    <w:rsid w:val="00177541"/>
    <w:rsid w:val="00182B6C"/>
    <w:rsid w:val="00182FF2"/>
    <w:rsid w:val="0018547B"/>
    <w:rsid w:val="00185588"/>
    <w:rsid w:val="00187A1B"/>
    <w:rsid w:val="00187B98"/>
    <w:rsid w:val="00191740"/>
    <w:rsid w:val="00195BBE"/>
    <w:rsid w:val="001965F7"/>
    <w:rsid w:val="001A3700"/>
    <w:rsid w:val="001A4261"/>
    <w:rsid w:val="001A4A80"/>
    <w:rsid w:val="001A4E4E"/>
    <w:rsid w:val="001A74AB"/>
    <w:rsid w:val="001B50AE"/>
    <w:rsid w:val="001C049E"/>
    <w:rsid w:val="001C4738"/>
    <w:rsid w:val="001C72B9"/>
    <w:rsid w:val="001D75DC"/>
    <w:rsid w:val="001E0D3B"/>
    <w:rsid w:val="001E1C55"/>
    <w:rsid w:val="001F4ED5"/>
    <w:rsid w:val="001F4F00"/>
    <w:rsid w:val="00202D29"/>
    <w:rsid w:val="00203726"/>
    <w:rsid w:val="00203C14"/>
    <w:rsid w:val="002055CF"/>
    <w:rsid w:val="002128DC"/>
    <w:rsid w:val="00215E96"/>
    <w:rsid w:val="0021656D"/>
    <w:rsid w:val="00216969"/>
    <w:rsid w:val="002245D1"/>
    <w:rsid w:val="00226663"/>
    <w:rsid w:val="002324B1"/>
    <w:rsid w:val="0023333D"/>
    <w:rsid w:val="00236798"/>
    <w:rsid w:val="00237C5D"/>
    <w:rsid w:val="00240DB0"/>
    <w:rsid w:val="002417A8"/>
    <w:rsid w:val="00241BBB"/>
    <w:rsid w:val="00241CCC"/>
    <w:rsid w:val="00250255"/>
    <w:rsid w:val="002544B8"/>
    <w:rsid w:val="002560D4"/>
    <w:rsid w:val="002578A8"/>
    <w:rsid w:val="002625C5"/>
    <w:rsid w:val="002713F8"/>
    <w:rsid w:val="0027162B"/>
    <w:rsid w:val="002740FD"/>
    <w:rsid w:val="002753C0"/>
    <w:rsid w:val="002769DE"/>
    <w:rsid w:val="002837F0"/>
    <w:rsid w:val="00287C80"/>
    <w:rsid w:val="00290340"/>
    <w:rsid w:val="00292521"/>
    <w:rsid w:val="002A09C4"/>
    <w:rsid w:val="002A1647"/>
    <w:rsid w:val="002A379F"/>
    <w:rsid w:val="002A4FC4"/>
    <w:rsid w:val="002A6446"/>
    <w:rsid w:val="002B32A8"/>
    <w:rsid w:val="002C16C1"/>
    <w:rsid w:val="002C5CE5"/>
    <w:rsid w:val="002C72F6"/>
    <w:rsid w:val="002C740B"/>
    <w:rsid w:val="002D4BEC"/>
    <w:rsid w:val="002D65CE"/>
    <w:rsid w:val="002D7C58"/>
    <w:rsid w:val="002F3EE1"/>
    <w:rsid w:val="002F7119"/>
    <w:rsid w:val="003105B0"/>
    <w:rsid w:val="00312243"/>
    <w:rsid w:val="00334C2D"/>
    <w:rsid w:val="00334E75"/>
    <w:rsid w:val="00336284"/>
    <w:rsid w:val="0034409F"/>
    <w:rsid w:val="003504B3"/>
    <w:rsid w:val="003511C0"/>
    <w:rsid w:val="00364CEF"/>
    <w:rsid w:val="00366D6D"/>
    <w:rsid w:val="00367950"/>
    <w:rsid w:val="0037211E"/>
    <w:rsid w:val="0037287D"/>
    <w:rsid w:val="003751F5"/>
    <w:rsid w:val="00385519"/>
    <w:rsid w:val="003860D5"/>
    <w:rsid w:val="00386B9D"/>
    <w:rsid w:val="00386C6D"/>
    <w:rsid w:val="0039029F"/>
    <w:rsid w:val="00390989"/>
    <w:rsid w:val="00392052"/>
    <w:rsid w:val="00394439"/>
    <w:rsid w:val="003A254E"/>
    <w:rsid w:val="003A32AF"/>
    <w:rsid w:val="003B002D"/>
    <w:rsid w:val="003B1995"/>
    <w:rsid w:val="003B652D"/>
    <w:rsid w:val="003C162B"/>
    <w:rsid w:val="003C2E0E"/>
    <w:rsid w:val="003C44D5"/>
    <w:rsid w:val="003D2B4C"/>
    <w:rsid w:val="003D406F"/>
    <w:rsid w:val="003D7802"/>
    <w:rsid w:val="003E10F5"/>
    <w:rsid w:val="003E1429"/>
    <w:rsid w:val="003E2A4A"/>
    <w:rsid w:val="003E3588"/>
    <w:rsid w:val="003E5D25"/>
    <w:rsid w:val="003F0676"/>
    <w:rsid w:val="00406C2D"/>
    <w:rsid w:val="00413216"/>
    <w:rsid w:val="0041571C"/>
    <w:rsid w:val="00430D30"/>
    <w:rsid w:val="004361C0"/>
    <w:rsid w:val="00441448"/>
    <w:rsid w:val="00442B04"/>
    <w:rsid w:val="0044428F"/>
    <w:rsid w:val="0045023F"/>
    <w:rsid w:val="00451337"/>
    <w:rsid w:val="0046102F"/>
    <w:rsid w:val="004910F0"/>
    <w:rsid w:val="004958FB"/>
    <w:rsid w:val="004B0C9E"/>
    <w:rsid w:val="004B5633"/>
    <w:rsid w:val="004B59D5"/>
    <w:rsid w:val="004B60E4"/>
    <w:rsid w:val="004C014E"/>
    <w:rsid w:val="004C14A8"/>
    <w:rsid w:val="004C329C"/>
    <w:rsid w:val="004C5083"/>
    <w:rsid w:val="004C6A85"/>
    <w:rsid w:val="004D3CDF"/>
    <w:rsid w:val="004D59E2"/>
    <w:rsid w:val="004E189E"/>
    <w:rsid w:val="004E4EA3"/>
    <w:rsid w:val="004E532F"/>
    <w:rsid w:val="004F14AE"/>
    <w:rsid w:val="004F54AB"/>
    <w:rsid w:val="004F5D2E"/>
    <w:rsid w:val="004F7C76"/>
    <w:rsid w:val="00502188"/>
    <w:rsid w:val="00503A77"/>
    <w:rsid w:val="005058FF"/>
    <w:rsid w:val="0050742C"/>
    <w:rsid w:val="005077E6"/>
    <w:rsid w:val="00507E54"/>
    <w:rsid w:val="005109E2"/>
    <w:rsid w:val="00511D06"/>
    <w:rsid w:val="005143F6"/>
    <w:rsid w:val="00517F6F"/>
    <w:rsid w:val="00523A08"/>
    <w:rsid w:val="005248F2"/>
    <w:rsid w:val="00535B70"/>
    <w:rsid w:val="00536BBB"/>
    <w:rsid w:val="0054733B"/>
    <w:rsid w:val="005500C3"/>
    <w:rsid w:val="00553C58"/>
    <w:rsid w:val="00556A61"/>
    <w:rsid w:val="00556D2A"/>
    <w:rsid w:val="00562611"/>
    <w:rsid w:val="005626D9"/>
    <w:rsid w:val="00562C38"/>
    <w:rsid w:val="0056446F"/>
    <w:rsid w:val="0058237E"/>
    <w:rsid w:val="00583CBD"/>
    <w:rsid w:val="00586F39"/>
    <w:rsid w:val="00587293"/>
    <w:rsid w:val="00594819"/>
    <w:rsid w:val="00595232"/>
    <w:rsid w:val="005A12EA"/>
    <w:rsid w:val="005A36B5"/>
    <w:rsid w:val="005B2455"/>
    <w:rsid w:val="005B5D09"/>
    <w:rsid w:val="005D0FCA"/>
    <w:rsid w:val="005D3099"/>
    <w:rsid w:val="005D4947"/>
    <w:rsid w:val="005E2EA8"/>
    <w:rsid w:val="005E510F"/>
    <w:rsid w:val="005F0FAC"/>
    <w:rsid w:val="005F7708"/>
    <w:rsid w:val="0060204D"/>
    <w:rsid w:val="0061108E"/>
    <w:rsid w:val="00616F0F"/>
    <w:rsid w:val="00624516"/>
    <w:rsid w:val="00642E43"/>
    <w:rsid w:val="00647196"/>
    <w:rsid w:val="00655B16"/>
    <w:rsid w:val="00662F58"/>
    <w:rsid w:val="00665008"/>
    <w:rsid w:val="00673F18"/>
    <w:rsid w:val="0069163B"/>
    <w:rsid w:val="00691DC6"/>
    <w:rsid w:val="006A67C9"/>
    <w:rsid w:val="006B1F0D"/>
    <w:rsid w:val="006B2170"/>
    <w:rsid w:val="006B5D66"/>
    <w:rsid w:val="006C7A66"/>
    <w:rsid w:val="006D10E7"/>
    <w:rsid w:val="006D27F7"/>
    <w:rsid w:val="006D3DF5"/>
    <w:rsid w:val="006D4EF6"/>
    <w:rsid w:val="006D6792"/>
    <w:rsid w:val="006E207C"/>
    <w:rsid w:val="006E5EB1"/>
    <w:rsid w:val="006F0EA6"/>
    <w:rsid w:val="006F45B3"/>
    <w:rsid w:val="006F5F70"/>
    <w:rsid w:val="006F7505"/>
    <w:rsid w:val="006F7E5C"/>
    <w:rsid w:val="0070072A"/>
    <w:rsid w:val="007033A4"/>
    <w:rsid w:val="007119EC"/>
    <w:rsid w:val="00716548"/>
    <w:rsid w:val="00717639"/>
    <w:rsid w:val="0072248B"/>
    <w:rsid w:val="0072611D"/>
    <w:rsid w:val="007408EE"/>
    <w:rsid w:val="00741E56"/>
    <w:rsid w:val="00742548"/>
    <w:rsid w:val="00742D48"/>
    <w:rsid w:val="0075253B"/>
    <w:rsid w:val="00762163"/>
    <w:rsid w:val="00762A7C"/>
    <w:rsid w:val="00765A52"/>
    <w:rsid w:val="007669E1"/>
    <w:rsid w:val="007712E7"/>
    <w:rsid w:val="00771416"/>
    <w:rsid w:val="00775832"/>
    <w:rsid w:val="007843C2"/>
    <w:rsid w:val="00787514"/>
    <w:rsid w:val="00795ABA"/>
    <w:rsid w:val="007B06C4"/>
    <w:rsid w:val="007B1930"/>
    <w:rsid w:val="007B4F8D"/>
    <w:rsid w:val="007D1823"/>
    <w:rsid w:val="007E6EA9"/>
    <w:rsid w:val="007F079E"/>
    <w:rsid w:val="007F2EA6"/>
    <w:rsid w:val="007F5238"/>
    <w:rsid w:val="007F76B7"/>
    <w:rsid w:val="00805F7D"/>
    <w:rsid w:val="0080608B"/>
    <w:rsid w:val="00807B9F"/>
    <w:rsid w:val="00810272"/>
    <w:rsid w:val="0081386F"/>
    <w:rsid w:val="00817953"/>
    <w:rsid w:val="0083227D"/>
    <w:rsid w:val="00832C45"/>
    <w:rsid w:val="00840E40"/>
    <w:rsid w:val="00842741"/>
    <w:rsid w:val="00842EBC"/>
    <w:rsid w:val="00844811"/>
    <w:rsid w:val="008559CA"/>
    <w:rsid w:val="00862811"/>
    <w:rsid w:val="00863A30"/>
    <w:rsid w:val="00870890"/>
    <w:rsid w:val="0087743F"/>
    <w:rsid w:val="00886BAD"/>
    <w:rsid w:val="0089184D"/>
    <w:rsid w:val="00895E46"/>
    <w:rsid w:val="00895F03"/>
    <w:rsid w:val="00896CC7"/>
    <w:rsid w:val="00896D5C"/>
    <w:rsid w:val="008C374C"/>
    <w:rsid w:val="008C7418"/>
    <w:rsid w:val="008D1E1B"/>
    <w:rsid w:val="008D4AA3"/>
    <w:rsid w:val="008D57EA"/>
    <w:rsid w:val="008D5A76"/>
    <w:rsid w:val="008D6D08"/>
    <w:rsid w:val="008D6E38"/>
    <w:rsid w:val="008E06E9"/>
    <w:rsid w:val="008E3D46"/>
    <w:rsid w:val="008E42C8"/>
    <w:rsid w:val="008E4790"/>
    <w:rsid w:val="008E621E"/>
    <w:rsid w:val="008F0D2E"/>
    <w:rsid w:val="008F19EC"/>
    <w:rsid w:val="008F4336"/>
    <w:rsid w:val="008F534F"/>
    <w:rsid w:val="00902B1F"/>
    <w:rsid w:val="009030B6"/>
    <w:rsid w:val="009048AF"/>
    <w:rsid w:val="009065B1"/>
    <w:rsid w:val="00916E40"/>
    <w:rsid w:val="00917A82"/>
    <w:rsid w:val="00917B4E"/>
    <w:rsid w:val="00917F16"/>
    <w:rsid w:val="00920222"/>
    <w:rsid w:val="00921172"/>
    <w:rsid w:val="00923BF8"/>
    <w:rsid w:val="00927A2B"/>
    <w:rsid w:val="00934EA1"/>
    <w:rsid w:val="00936C86"/>
    <w:rsid w:val="00942539"/>
    <w:rsid w:val="009528C8"/>
    <w:rsid w:val="00952F90"/>
    <w:rsid w:val="009666DF"/>
    <w:rsid w:val="00967F03"/>
    <w:rsid w:val="00973637"/>
    <w:rsid w:val="009866FE"/>
    <w:rsid w:val="009A099A"/>
    <w:rsid w:val="009A0DF6"/>
    <w:rsid w:val="009A1AE9"/>
    <w:rsid w:val="009B3F91"/>
    <w:rsid w:val="009B5707"/>
    <w:rsid w:val="009C0E85"/>
    <w:rsid w:val="009C341F"/>
    <w:rsid w:val="009C44FD"/>
    <w:rsid w:val="009C6E5D"/>
    <w:rsid w:val="009D07DF"/>
    <w:rsid w:val="009D2A77"/>
    <w:rsid w:val="009D697B"/>
    <w:rsid w:val="009E16AC"/>
    <w:rsid w:val="009E439D"/>
    <w:rsid w:val="009E6176"/>
    <w:rsid w:val="00A01229"/>
    <w:rsid w:val="00A03BF0"/>
    <w:rsid w:val="00A04246"/>
    <w:rsid w:val="00A113E3"/>
    <w:rsid w:val="00A242E5"/>
    <w:rsid w:val="00A26764"/>
    <w:rsid w:val="00A276C9"/>
    <w:rsid w:val="00A310C1"/>
    <w:rsid w:val="00A31342"/>
    <w:rsid w:val="00A3221E"/>
    <w:rsid w:val="00A34FEF"/>
    <w:rsid w:val="00A3598F"/>
    <w:rsid w:val="00A35A4F"/>
    <w:rsid w:val="00A37990"/>
    <w:rsid w:val="00A405B1"/>
    <w:rsid w:val="00A42914"/>
    <w:rsid w:val="00A510E1"/>
    <w:rsid w:val="00A5191D"/>
    <w:rsid w:val="00A54546"/>
    <w:rsid w:val="00A57705"/>
    <w:rsid w:val="00A601A8"/>
    <w:rsid w:val="00A620DA"/>
    <w:rsid w:val="00A63135"/>
    <w:rsid w:val="00A736A1"/>
    <w:rsid w:val="00A80649"/>
    <w:rsid w:val="00A8393A"/>
    <w:rsid w:val="00A8457A"/>
    <w:rsid w:val="00A85D6C"/>
    <w:rsid w:val="00A913A2"/>
    <w:rsid w:val="00A9218B"/>
    <w:rsid w:val="00A9380B"/>
    <w:rsid w:val="00A93C87"/>
    <w:rsid w:val="00A94F4C"/>
    <w:rsid w:val="00A95189"/>
    <w:rsid w:val="00A95B68"/>
    <w:rsid w:val="00AA5392"/>
    <w:rsid w:val="00AA57A6"/>
    <w:rsid w:val="00AA6979"/>
    <w:rsid w:val="00AB0CCC"/>
    <w:rsid w:val="00AC0276"/>
    <w:rsid w:val="00AD3F4D"/>
    <w:rsid w:val="00AD5BC6"/>
    <w:rsid w:val="00AE2594"/>
    <w:rsid w:val="00AE4584"/>
    <w:rsid w:val="00AF4CCC"/>
    <w:rsid w:val="00AF6924"/>
    <w:rsid w:val="00AF6A0C"/>
    <w:rsid w:val="00B275D2"/>
    <w:rsid w:val="00B37643"/>
    <w:rsid w:val="00B3773D"/>
    <w:rsid w:val="00B40FBC"/>
    <w:rsid w:val="00B41608"/>
    <w:rsid w:val="00B42E80"/>
    <w:rsid w:val="00B42F55"/>
    <w:rsid w:val="00B46C53"/>
    <w:rsid w:val="00B54C32"/>
    <w:rsid w:val="00B55729"/>
    <w:rsid w:val="00B55D85"/>
    <w:rsid w:val="00B64B30"/>
    <w:rsid w:val="00B661A0"/>
    <w:rsid w:val="00B667CC"/>
    <w:rsid w:val="00B67C4E"/>
    <w:rsid w:val="00B70A5A"/>
    <w:rsid w:val="00B827B7"/>
    <w:rsid w:val="00B90479"/>
    <w:rsid w:val="00B91A22"/>
    <w:rsid w:val="00B972F8"/>
    <w:rsid w:val="00B9789B"/>
    <w:rsid w:val="00BA2E50"/>
    <w:rsid w:val="00BA4154"/>
    <w:rsid w:val="00BB19EB"/>
    <w:rsid w:val="00BB446F"/>
    <w:rsid w:val="00BB6B91"/>
    <w:rsid w:val="00BC0B5F"/>
    <w:rsid w:val="00BC37D3"/>
    <w:rsid w:val="00BD0493"/>
    <w:rsid w:val="00BD2C2D"/>
    <w:rsid w:val="00BD2D94"/>
    <w:rsid w:val="00BF0583"/>
    <w:rsid w:val="00BF4CC4"/>
    <w:rsid w:val="00C00B78"/>
    <w:rsid w:val="00C00CE4"/>
    <w:rsid w:val="00C03296"/>
    <w:rsid w:val="00C07992"/>
    <w:rsid w:val="00C13DAB"/>
    <w:rsid w:val="00C14197"/>
    <w:rsid w:val="00C169AC"/>
    <w:rsid w:val="00C3277A"/>
    <w:rsid w:val="00C328F1"/>
    <w:rsid w:val="00C33769"/>
    <w:rsid w:val="00C350DF"/>
    <w:rsid w:val="00C35267"/>
    <w:rsid w:val="00C407D6"/>
    <w:rsid w:val="00C502F8"/>
    <w:rsid w:val="00C62914"/>
    <w:rsid w:val="00C6379E"/>
    <w:rsid w:val="00C63AB4"/>
    <w:rsid w:val="00C813B2"/>
    <w:rsid w:val="00C84B8D"/>
    <w:rsid w:val="00C90D81"/>
    <w:rsid w:val="00C94F1F"/>
    <w:rsid w:val="00CA1E27"/>
    <w:rsid w:val="00CA63E2"/>
    <w:rsid w:val="00CB2F72"/>
    <w:rsid w:val="00CB3803"/>
    <w:rsid w:val="00CB5D93"/>
    <w:rsid w:val="00CC1497"/>
    <w:rsid w:val="00CC33BF"/>
    <w:rsid w:val="00CC6C92"/>
    <w:rsid w:val="00CC7143"/>
    <w:rsid w:val="00CD3396"/>
    <w:rsid w:val="00CD7B77"/>
    <w:rsid w:val="00CE2239"/>
    <w:rsid w:val="00CE66D0"/>
    <w:rsid w:val="00CF3663"/>
    <w:rsid w:val="00CF6FCE"/>
    <w:rsid w:val="00D001D1"/>
    <w:rsid w:val="00D05F07"/>
    <w:rsid w:val="00D0666B"/>
    <w:rsid w:val="00D0718C"/>
    <w:rsid w:val="00D10A66"/>
    <w:rsid w:val="00D10DE0"/>
    <w:rsid w:val="00D11818"/>
    <w:rsid w:val="00D12785"/>
    <w:rsid w:val="00D16C54"/>
    <w:rsid w:val="00D235AF"/>
    <w:rsid w:val="00D27BA2"/>
    <w:rsid w:val="00D30910"/>
    <w:rsid w:val="00D34E08"/>
    <w:rsid w:val="00D40C67"/>
    <w:rsid w:val="00D4304E"/>
    <w:rsid w:val="00D45494"/>
    <w:rsid w:val="00D46FEC"/>
    <w:rsid w:val="00D477EF"/>
    <w:rsid w:val="00D47C0E"/>
    <w:rsid w:val="00D50750"/>
    <w:rsid w:val="00D57A7A"/>
    <w:rsid w:val="00D63584"/>
    <w:rsid w:val="00D658DF"/>
    <w:rsid w:val="00D72BD7"/>
    <w:rsid w:val="00D82369"/>
    <w:rsid w:val="00D82DCF"/>
    <w:rsid w:val="00D848CC"/>
    <w:rsid w:val="00D84B40"/>
    <w:rsid w:val="00D85A17"/>
    <w:rsid w:val="00D879F6"/>
    <w:rsid w:val="00D90FD3"/>
    <w:rsid w:val="00D92307"/>
    <w:rsid w:val="00D927F5"/>
    <w:rsid w:val="00DA78EC"/>
    <w:rsid w:val="00DB0A21"/>
    <w:rsid w:val="00DB6E19"/>
    <w:rsid w:val="00DC0141"/>
    <w:rsid w:val="00DC1FBB"/>
    <w:rsid w:val="00DC7156"/>
    <w:rsid w:val="00DD1FB6"/>
    <w:rsid w:val="00DE26CE"/>
    <w:rsid w:val="00DF0AF5"/>
    <w:rsid w:val="00DF0E6F"/>
    <w:rsid w:val="00DF2ED9"/>
    <w:rsid w:val="00E02F0F"/>
    <w:rsid w:val="00E04091"/>
    <w:rsid w:val="00E1109A"/>
    <w:rsid w:val="00E1398F"/>
    <w:rsid w:val="00E220BC"/>
    <w:rsid w:val="00E2271E"/>
    <w:rsid w:val="00E27D9D"/>
    <w:rsid w:val="00E356EB"/>
    <w:rsid w:val="00E368E7"/>
    <w:rsid w:val="00E37364"/>
    <w:rsid w:val="00E37F2B"/>
    <w:rsid w:val="00E41474"/>
    <w:rsid w:val="00E477A5"/>
    <w:rsid w:val="00E50388"/>
    <w:rsid w:val="00E6482D"/>
    <w:rsid w:val="00E65F1F"/>
    <w:rsid w:val="00E732AD"/>
    <w:rsid w:val="00E756A4"/>
    <w:rsid w:val="00E8009D"/>
    <w:rsid w:val="00E8390E"/>
    <w:rsid w:val="00E92459"/>
    <w:rsid w:val="00E95A55"/>
    <w:rsid w:val="00EA7023"/>
    <w:rsid w:val="00EB2204"/>
    <w:rsid w:val="00EB4165"/>
    <w:rsid w:val="00EB5551"/>
    <w:rsid w:val="00EB64BA"/>
    <w:rsid w:val="00EC2F7B"/>
    <w:rsid w:val="00EC4D41"/>
    <w:rsid w:val="00EC693C"/>
    <w:rsid w:val="00ED43A7"/>
    <w:rsid w:val="00ED4987"/>
    <w:rsid w:val="00ED7CF9"/>
    <w:rsid w:val="00EE6796"/>
    <w:rsid w:val="00F05EF1"/>
    <w:rsid w:val="00F219B8"/>
    <w:rsid w:val="00F26D93"/>
    <w:rsid w:val="00F27766"/>
    <w:rsid w:val="00F30010"/>
    <w:rsid w:val="00F33196"/>
    <w:rsid w:val="00F35F9F"/>
    <w:rsid w:val="00F41B1B"/>
    <w:rsid w:val="00F45399"/>
    <w:rsid w:val="00F567BE"/>
    <w:rsid w:val="00F57A80"/>
    <w:rsid w:val="00F62073"/>
    <w:rsid w:val="00F62B3E"/>
    <w:rsid w:val="00F62CD2"/>
    <w:rsid w:val="00F65B22"/>
    <w:rsid w:val="00F7117E"/>
    <w:rsid w:val="00F73E49"/>
    <w:rsid w:val="00F754EB"/>
    <w:rsid w:val="00F8067B"/>
    <w:rsid w:val="00F834A7"/>
    <w:rsid w:val="00F8556E"/>
    <w:rsid w:val="00F9361A"/>
    <w:rsid w:val="00F960B3"/>
    <w:rsid w:val="00FA049C"/>
    <w:rsid w:val="00FA06F7"/>
    <w:rsid w:val="00FB044C"/>
    <w:rsid w:val="00FB397D"/>
    <w:rsid w:val="00FB57E0"/>
    <w:rsid w:val="00FB789B"/>
    <w:rsid w:val="00FC12ED"/>
    <w:rsid w:val="00FD39CD"/>
    <w:rsid w:val="00FD4D33"/>
    <w:rsid w:val="00FD6191"/>
    <w:rsid w:val="00FE059D"/>
    <w:rsid w:val="00FF3F91"/>
    <w:rsid w:val="00FF4CB0"/>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F8067DD-A626-43F4-9E48-A179A64AF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4F14A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A2BA9-5422-4DE3-B1AA-3CEDB3967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757</Words>
  <Characters>10015</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3</cp:revision>
  <dcterms:created xsi:type="dcterms:W3CDTF">2019-05-07T08:47:00Z</dcterms:created>
  <dcterms:modified xsi:type="dcterms:W3CDTF">2019-05-07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vfnFSM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